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578608" w14:textId="5D06B136" w:rsidR="00322DD9" w:rsidRDefault="00322DD9" w:rsidP="00030992">
      <w:pPr>
        <w:spacing w:after="0" w:line="360" w:lineRule="auto"/>
        <w:jc w:val="center"/>
        <w:rPr>
          <w:sz w:val="32"/>
          <w:szCs w:val="32"/>
        </w:rPr>
      </w:pPr>
      <w:r>
        <w:rPr>
          <w:sz w:val="32"/>
          <w:szCs w:val="32"/>
        </w:rPr>
        <w:t>Research Intent</w:t>
      </w:r>
      <w:r w:rsidR="00030992">
        <w:rPr>
          <w:sz w:val="32"/>
          <w:szCs w:val="32"/>
        </w:rPr>
        <w:t xml:space="preserve"> (MSc Mixed Mode)</w:t>
      </w:r>
    </w:p>
    <w:p w14:paraId="01ACC5DA" w14:textId="77777777" w:rsidR="00322DD9" w:rsidRDefault="00322DD9" w:rsidP="00030992">
      <w:pPr>
        <w:spacing w:after="0" w:line="360" w:lineRule="auto"/>
        <w:jc w:val="both"/>
        <w:rPr>
          <w:sz w:val="24"/>
          <w:szCs w:val="24"/>
        </w:rPr>
      </w:pPr>
    </w:p>
    <w:p w14:paraId="2960850E" w14:textId="3B4F755F" w:rsidR="00030992" w:rsidRDefault="00030992" w:rsidP="00030992">
      <w:pPr>
        <w:spacing w:after="0" w:line="360" w:lineRule="auto"/>
        <w:jc w:val="both"/>
        <w:rPr>
          <w:sz w:val="24"/>
          <w:szCs w:val="24"/>
        </w:rPr>
      </w:pPr>
      <w:r>
        <w:rPr>
          <w:sz w:val="24"/>
          <w:szCs w:val="24"/>
        </w:rPr>
        <w:t xml:space="preserve">Dear </w:t>
      </w:r>
      <w:r w:rsidR="00193C58">
        <w:rPr>
          <w:sz w:val="24"/>
          <w:szCs w:val="24"/>
        </w:rPr>
        <w:t>TDIT,</w:t>
      </w:r>
    </w:p>
    <w:p w14:paraId="7ECA8B50" w14:textId="77777777" w:rsidR="00193C58" w:rsidRDefault="00193C58" w:rsidP="00030992">
      <w:pPr>
        <w:spacing w:after="0" w:line="360" w:lineRule="auto"/>
        <w:jc w:val="both"/>
        <w:rPr>
          <w:sz w:val="24"/>
          <w:szCs w:val="24"/>
        </w:rPr>
      </w:pPr>
    </w:p>
    <w:p w14:paraId="76DD3A2E" w14:textId="43E7D126" w:rsidR="00030992" w:rsidRDefault="00030992" w:rsidP="00030992">
      <w:pPr>
        <w:spacing w:after="0" w:line="360" w:lineRule="auto"/>
        <w:jc w:val="both"/>
        <w:rPr>
          <w:sz w:val="24"/>
          <w:szCs w:val="24"/>
        </w:rPr>
      </w:pPr>
      <w:r>
        <w:rPr>
          <w:sz w:val="24"/>
          <w:szCs w:val="24"/>
        </w:rPr>
        <w:t>I am interested to supervise</w:t>
      </w:r>
      <w:r w:rsidR="00C22180">
        <w:rPr>
          <w:sz w:val="24"/>
          <w:szCs w:val="24"/>
        </w:rPr>
        <w:t xml:space="preserve"> the following student for his 3</w:t>
      </w:r>
      <w:r>
        <w:rPr>
          <w:sz w:val="24"/>
          <w:szCs w:val="24"/>
        </w:rPr>
        <w:t xml:space="preserve">0 credit research component in fulfillment of MSc by Mixed Mode at our faculty. The student and I have worked many hours in finding suitable topic and prepared a brief research proposal for you to review. The student shows dedication and strong interest </w:t>
      </w:r>
      <w:r w:rsidR="00193C58">
        <w:rPr>
          <w:sz w:val="24"/>
          <w:szCs w:val="24"/>
        </w:rPr>
        <w:t xml:space="preserve">and fully agree </w:t>
      </w:r>
      <w:r>
        <w:rPr>
          <w:sz w:val="24"/>
          <w:szCs w:val="24"/>
        </w:rPr>
        <w:t>t</w:t>
      </w:r>
      <w:r w:rsidR="00193C58">
        <w:rPr>
          <w:sz w:val="24"/>
          <w:szCs w:val="24"/>
        </w:rPr>
        <w:t xml:space="preserve">o accord to my guidance during his research undertakings. I have expectation that the student completes his work in due time (12-15 months). </w:t>
      </w:r>
      <w:r w:rsidR="00316E93">
        <w:rPr>
          <w:sz w:val="24"/>
          <w:szCs w:val="24"/>
        </w:rPr>
        <w:t xml:space="preserve">I hope to receive full consideration for acceptance of this research intent. </w:t>
      </w:r>
    </w:p>
    <w:p w14:paraId="3860ADCD" w14:textId="77777777" w:rsidR="00316E93" w:rsidRDefault="00316E93" w:rsidP="00030992">
      <w:pPr>
        <w:spacing w:after="0" w:line="360" w:lineRule="auto"/>
        <w:jc w:val="both"/>
        <w:rPr>
          <w:sz w:val="24"/>
          <w:szCs w:val="24"/>
        </w:rPr>
      </w:pPr>
    </w:p>
    <w:p w14:paraId="5344CC0E" w14:textId="5AB3A228" w:rsidR="00316E93" w:rsidRDefault="00316E93" w:rsidP="00030992">
      <w:pPr>
        <w:spacing w:after="0" w:line="360" w:lineRule="auto"/>
        <w:jc w:val="both"/>
        <w:rPr>
          <w:sz w:val="24"/>
          <w:szCs w:val="24"/>
        </w:rPr>
      </w:pPr>
      <w:r>
        <w:rPr>
          <w:sz w:val="24"/>
          <w:szCs w:val="24"/>
        </w:rPr>
        <w:t>Thank you.</w:t>
      </w:r>
    </w:p>
    <w:p w14:paraId="6FF86012" w14:textId="77777777" w:rsidR="00316E93" w:rsidRDefault="00316E93" w:rsidP="00030992">
      <w:pPr>
        <w:spacing w:after="0" w:line="360" w:lineRule="auto"/>
        <w:jc w:val="both"/>
        <w:rPr>
          <w:sz w:val="24"/>
          <w:szCs w:val="24"/>
        </w:rPr>
      </w:pPr>
    </w:p>
    <w:p w14:paraId="0AED6073" w14:textId="4F99CF54" w:rsidR="00316E93" w:rsidRPr="00030992" w:rsidRDefault="00316E93" w:rsidP="00030992">
      <w:pPr>
        <w:spacing w:after="0" w:line="360" w:lineRule="auto"/>
        <w:jc w:val="both"/>
        <w:rPr>
          <w:sz w:val="24"/>
          <w:szCs w:val="24"/>
        </w:rPr>
      </w:pPr>
      <w:r>
        <w:rPr>
          <w:sz w:val="24"/>
          <w:szCs w:val="24"/>
        </w:rPr>
        <w:t>Best regards,</w:t>
      </w:r>
    </w:p>
    <w:p w14:paraId="0B776A01" w14:textId="06CE17BB" w:rsidR="00030992" w:rsidRDefault="00316E93" w:rsidP="00030992">
      <w:pPr>
        <w:spacing w:after="0" w:line="360" w:lineRule="auto"/>
        <w:jc w:val="both"/>
        <w:rPr>
          <w:sz w:val="32"/>
          <w:szCs w:val="32"/>
        </w:rPr>
      </w:pPr>
      <w:r w:rsidRPr="00316E93">
        <w:rPr>
          <w:noProof/>
          <w:sz w:val="32"/>
          <w:szCs w:val="32"/>
          <w:lang w:eastAsia="en-US"/>
        </w:rPr>
        <w:drawing>
          <wp:inline distT="0" distB="0" distL="0" distR="0" wp14:anchorId="2D12E9AA" wp14:editId="3C8ABD93">
            <wp:extent cx="1371600" cy="909972"/>
            <wp:effectExtent l="0" t="0" r="0" b="4445"/>
            <wp:docPr id="2" name="Picture 2" descr="C:\Users\IBM\Desktop\cop and signature 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BM\Desktop\cop and signature SET.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399992" cy="928808"/>
                    </a:xfrm>
                    <a:prstGeom prst="rect">
                      <a:avLst/>
                    </a:prstGeom>
                    <a:noFill/>
                    <a:ln>
                      <a:noFill/>
                    </a:ln>
                  </pic:spPr>
                </pic:pic>
              </a:graphicData>
            </a:graphic>
          </wp:inline>
        </w:drawing>
      </w:r>
    </w:p>
    <w:p w14:paraId="7F2A608E" w14:textId="77777777" w:rsidR="00030992" w:rsidRDefault="00030992" w:rsidP="00030992">
      <w:pPr>
        <w:spacing w:after="0" w:line="360" w:lineRule="auto"/>
        <w:jc w:val="both"/>
        <w:rPr>
          <w:sz w:val="32"/>
          <w:szCs w:val="32"/>
        </w:rPr>
      </w:pPr>
    </w:p>
    <w:p w14:paraId="0A9DA66F" w14:textId="77777777" w:rsidR="00030992" w:rsidRDefault="00030992" w:rsidP="00030992">
      <w:pPr>
        <w:spacing w:line="360" w:lineRule="auto"/>
        <w:rPr>
          <w:sz w:val="32"/>
          <w:szCs w:val="32"/>
        </w:rPr>
      </w:pPr>
      <w:r>
        <w:rPr>
          <w:sz w:val="32"/>
          <w:szCs w:val="32"/>
        </w:rPr>
        <w:br w:type="page"/>
      </w:r>
    </w:p>
    <w:p w14:paraId="2B92F2FD" w14:textId="4F38C5AD" w:rsidR="00030992" w:rsidRPr="00EF008C" w:rsidRDefault="00030992" w:rsidP="00030992">
      <w:pPr>
        <w:spacing w:after="0" w:line="360" w:lineRule="auto"/>
        <w:jc w:val="both"/>
        <w:rPr>
          <w:b/>
          <w:szCs w:val="32"/>
        </w:rPr>
      </w:pPr>
      <w:r w:rsidRPr="00EF008C">
        <w:rPr>
          <w:b/>
          <w:szCs w:val="32"/>
        </w:rPr>
        <w:lastRenderedPageBreak/>
        <w:t>Prepared by: Ahmed Abdullah Omar – WOA180012</w:t>
      </w:r>
    </w:p>
    <w:p w14:paraId="3F80A954" w14:textId="77777777" w:rsidR="00030992" w:rsidRPr="00EF008C" w:rsidRDefault="00030992" w:rsidP="00030992">
      <w:pPr>
        <w:spacing w:after="0" w:line="360" w:lineRule="auto"/>
        <w:jc w:val="both"/>
        <w:rPr>
          <w:b/>
          <w:szCs w:val="32"/>
        </w:rPr>
      </w:pPr>
      <w:r w:rsidRPr="00EF008C">
        <w:rPr>
          <w:b/>
          <w:szCs w:val="32"/>
        </w:rPr>
        <w:t xml:space="preserve">Supervisor: Dr. </w:t>
      </w:r>
      <w:proofErr w:type="spellStart"/>
      <w:r w:rsidRPr="00EF008C">
        <w:rPr>
          <w:b/>
          <w:szCs w:val="32"/>
        </w:rPr>
        <w:t>Zati</w:t>
      </w:r>
      <w:proofErr w:type="spellEnd"/>
      <w:r w:rsidRPr="00EF008C">
        <w:rPr>
          <w:b/>
          <w:szCs w:val="32"/>
        </w:rPr>
        <w:t xml:space="preserve"> Hakim Binti </w:t>
      </w:r>
      <w:proofErr w:type="spellStart"/>
      <w:r w:rsidRPr="00EF008C">
        <w:rPr>
          <w:b/>
          <w:szCs w:val="32"/>
        </w:rPr>
        <w:t>Azizul</w:t>
      </w:r>
      <w:proofErr w:type="spellEnd"/>
      <w:r w:rsidRPr="00EF008C">
        <w:rPr>
          <w:b/>
          <w:szCs w:val="32"/>
        </w:rPr>
        <w:t xml:space="preserve"> Hasan</w:t>
      </w:r>
    </w:p>
    <w:p w14:paraId="50046446" w14:textId="5387B6E2" w:rsidR="00030992" w:rsidRPr="00EF008C" w:rsidRDefault="00030992" w:rsidP="00030992">
      <w:pPr>
        <w:spacing w:after="0" w:line="360" w:lineRule="auto"/>
        <w:jc w:val="both"/>
        <w:rPr>
          <w:b/>
          <w:szCs w:val="32"/>
        </w:rPr>
      </w:pPr>
      <w:r w:rsidRPr="00EF008C">
        <w:rPr>
          <w:b/>
          <w:szCs w:val="32"/>
        </w:rPr>
        <w:t>Department: Artificial Intelligence</w:t>
      </w:r>
    </w:p>
    <w:p w14:paraId="45ECD80D" w14:textId="77777777" w:rsidR="00030992" w:rsidRPr="00EF008C" w:rsidRDefault="00030992" w:rsidP="00030992">
      <w:pPr>
        <w:spacing w:after="0" w:line="360" w:lineRule="auto"/>
        <w:jc w:val="both"/>
        <w:rPr>
          <w:b/>
          <w:szCs w:val="32"/>
        </w:rPr>
      </w:pPr>
      <w:r w:rsidRPr="00EF008C">
        <w:rPr>
          <w:b/>
          <w:szCs w:val="32"/>
        </w:rPr>
        <w:t>Faculty of Computer Science and Information Technology</w:t>
      </w:r>
    </w:p>
    <w:p w14:paraId="793E1B1C" w14:textId="77777777" w:rsidR="00030992" w:rsidRDefault="00030992" w:rsidP="00030992">
      <w:pPr>
        <w:pBdr>
          <w:bottom w:val="single" w:sz="6" w:space="1" w:color="auto"/>
        </w:pBdr>
        <w:spacing w:after="0" w:line="360" w:lineRule="auto"/>
        <w:jc w:val="both"/>
        <w:rPr>
          <w:sz w:val="32"/>
          <w:szCs w:val="32"/>
        </w:rPr>
      </w:pPr>
    </w:p>
    <w:p w14:paraId="5EA2EE0B" w14:textId="77777777" w:rsidR="00030992" w:rsidRDefault="00030992" w:rsidP="00030992">
      <w:pPr>
        <w:spacing w:after="0" w:line="360" w:lineRule="auto"/>
        <w:jc w:val="both"/>
        <w:rPr>
          <w:sz w:val="32"/>
          <w:szCs w:val="32"/>
        </w:rPr>
      </w:pPr>
    </w:p>
    <w:p w14:paraId="283CCCD1" w14:textId="1B18345D" w:rsidR="00CB6748" w:rsidRPr="00322DD9" w:rsidRDefault="00CB6748" w:rsidP="00030992">
      <w:pPr>
        <w:spacing w:after="0" w:line="360" w:lineRule="auto"/>
        <w:jc w:val="both"/>
        <w:rPr>
          <w:sz w:val="32"/>
          <w:szCs w:val="32"/>
        </w:rPr>
      </w:pPr>
      <w:r w:rsidRPr="00322DD9">
        <w:rPr>
          <w:sz w:val="32"/>
          <w:szCs w:val="32"/>
        </w:rPr>
        <w:t>Title: Lake Surface Cleaning Robot with Autonomous Navigation</w:t>
      </w:r>
    </w:p>
    <w:p w14:paraId="2DF78289" w14:textId="77777777" w:rsidR="00322DD9" w:rsidRPr="00322DD9" w:rsidRDefault="00322DD9" w:rsidP="00030992">
      <w:pPr>
        <w:spacing w:after="0" w:line="360" w:lineRule="auto"/>
        <w:jc w:val="both"/>
        <w:rPr>
          <w:szCs w:val="32"/>
        </w:rPr>
      </w:pPr>
    </w:p>
    <w:p w14:paraId="507B519B" w14:textId="77777777" w:rsidR="00CB6748" w:rsidRPr="004D7A37" w:rsidRDefault="00CB6748" w:rsidP="00030992">
      <w:pPr>
        <w:spacing w:line="360" w:lineRule="auto"/>
        <w:jc w:val="both"/>
        <w:rPr>
          <w:b/>
        </w:rPr>
      </w:pPr>
      <w:r w:rsidRPr="004D7A37">
        <w:rPr>
          <w:b/>
        </w:rPr>
        <w:t>1 – Introduction</w:t>
      </w:r>
    </w:p>
    <w:p w14:paraId="5C8A3415" w14:textId="6324A70D" w:rsidR="00713CC6" w:rsidRDefault="00CB6748" w:rsidP="00030992">
      <w:pPr>
        <w:spacing w:line="360" w:lineRule="auto"/>
        <w:jc w:val="both"/>
      </w:pPr>
      <w:r>
        <w:t xml:space="preserve">Cleaning of </w:t>
      </w:r>
      <w:r w:rsidR="003B50ED">
        <w:t xml:space="preserve">the </w:t>
      </w:r>
      <w:r>
        <w:t xml:space="preserve">water surface is a prevalent issue in Malaysia and the world, one which threatens the functioning of lake, pond and reservoir ecosystems. </w:t>
      </w:r>
      <w:r w:rsidRPr="00A9662A">
        <w:t xml:space="preserve">According to recent estimates, over 8 million tons of plastic enter the oceans every year </w:t>
      </w:r>
      <w:r w:rsidR="009A11DE">
        <w:fldChar w:fldCharType="begin"/>
      </w:r>
      <w:r w:rsidR="004244EB">
        <w:instrText xml:space="preserve"> ADDIN EN.CITE &lt;EndNote&gt;&lt;Cite&gt;&lt;Author&gt;Jambeck&lt;/Author&gt;&lt;Year&gt;2015&lt;/Year&gt;&lt;RecNum&gt;6&lt;/RecNum&gt;&lt;DisplayText&gt;(Jambeck et al. 2015)&lt;/DisplayText&gt;&lt;record&gt;&lt;rec-number&gt;6&lt;/rec-number&gt;&lt;foreign-keys&gt;&lt;key app="EN" db-id="zfw2wafpy2vspqe5r2bxt9wmw59e0ez5rsez" timestamp="1568494254"&gt;6&lt;/key&gt;&lt;/foreign-keys&gt;&lt;ref-type name="Journal Article"&gt;17&lt;/ref-type&gt;&lt;contributors&gt;&lt;authors&gt;&lt;author&gt;Jambeck, Jenna R.&lt;/author&gt;&lt;author&gt;Geyer, Roland&lt;/author&gt;&lt;author&gt;Wilcox, Chris&lt;/author&gt;&lt;author&gt;Siegler, Theodore R.&lt;/author&gt;&lt;author&gt;Perryman, Miriam&lt;/author&gt;&lt;author&gt;Andrady, Anthony&lt;/author&gt;&lt;author&gt;Narayan, Ramani&lt;/author&gt;&lt;author&gt;Law, Kara Lavender&lt;/author&gt;&lt;/authors&gt;&lt;/contributors&gt;&lt;titles&gt;&lt;title&gt;Plastic waste inputs from land into the ocean&lt;/title&gt;&lt;secondary-title&gt;Science&lt;/secondary-title&gt;&lt;/titles&gt;&lt;periodical&gt;&lt;full-title&gt;Science&lt;/full-title&gt;&lt;/periodical&gt;&lt;pages&gt;768-771&lt;/pages&gt;&lt;volume&gt;347&lt;/volume&gt;&lt;number&gt;6223&lt;/number&gt;&lt;dates&gt;&lt;year&gt;2015&lt;/year&gt;&lt;/dates&gt;&lt;publisher&gt;American Association for the Advancement of Science&lt;/publisher&gt;&lt;isbn&gt;0036-8075&lt;/isbn&gt;&lt;urls&gt;&lt;/urls&gt;&lt;/record&gt;&lt;/Cite&gt;&lt;/EndNote&gt;</w:instrText>
      </w:r>
      <w:r w:rsidR="009A11DE">
        <w:fldChar w:fldCharType="separate"/>
      </w:r>
      <w:r w:rsidR="004244EB">
        <w:rPr>
          <w:noProof/>
        </w:rPr>
        <w:t>(Jambeck et al. 2015)</w:t>
      </w:r>
      <w:r w:rsidR="009A11DE">
        <w:fldChar w:fldCharType="end"/>
      </w:r>
      <w:r>
        <w:t xml:space="preserve">. Apart from plastic and foam scraps, accumulation of tree leaves, particularly in tropic countries, can block water drainage </w:t>
      </w:r>
      <w:r w:rsidR="00141AD4">
        <w:t>and</w:t>
      </w:r>
      <w:r>
        <w:t xml:space="preserve"> cause pollutions. </w:t>
      </w:r>
      <w:r w:rsidR="003B50ED">
        <w:t>The c</w:t>
      </w:r>
      <w:r>
        <w:t>leaning water surface is</w:t>
      </w:r>
      <w:r w:rsidR="003B50ED">
        <w:t>, therefore,</w:t>
      </w:r>
      <w:r>
        <w:t xml:space="preserve"> an essential routine task.</w:t>
      </w:r>
    </w:p>
    <w:p w14:paraId="3920CF5A" w14:textId="7B9D7E24" w:rsidR="00CB6748" w:rsidRDefault="00CB6748" w:rsidP="00030992">
      <w:pPr>
        <w:spacing w:line="360" w:lineRule="auto"/>
        <w:jc w:val="both"/>
      </w:pPr>
      <w:r>
        <w:t xml:space="preserve">Surface cleaning robots on </w:t>
      </w:r>
      <w:r w:rsidR="003B50ED">
        <w:t xml:space="preserve">the </w:t>
      </w:r>
      <w:r>
        <w:t>lake, pond or reservoirs gained interests from researchers in recent times.</w:t>
      </w:r>
      <w:r w:rsidR="00F15463">
        <w:t xml:space="preserve"> </w:t>
      </w:r>
      <w:r>
        <w:t>In general, the robot design is usually boat-like base equipped with cleaning components, mainly waste collector and waste container, then, a system for motion control and navigation strategy.</w:t>
      </w:r>
      <w:r w:rsidR="008C444F">
        <w:t xml:space="preserve"> The autonomous working of the robot is one of the areas need more research o</w:t>
      </w:r>
      <w:r w:rsidR="00A00D66">
        <w:t>n. Since m</w:t>
      </w:r>
      <w:r w:rsidR="00A00D66" w:rsidRPr="00A00D66">
        <w:t>ost robots are used in a manual manner, developing robots that will work automatically, will help reduce the routine in the process of cleaning the surface of the water</w:t>
      </w:r>
      <w:r w:rsidR="00CE3F80">
        <w:t>. W</w:t>
      </w:r>
      <w:r w:rsidR="00C7406E">
        <w:t>ith automation, p</w:t>
      </w:r>
      <w:r>
        <w:t xml:space="preserve">ower consumption becomes </w:t>
      </w:r>
      <w:r w:rsidR="002E41C7">
        <w:t xml:space="preserve">an </w:t>
      </w:r>
      <w:r>
        <w:t>important design issue when energy</w:t>
      </w:r>
      <w:r w:rsidR="003B50ED">
        <w:t>-</w:t>
      </w:r>
      <w:r>
        <w:t>hungry sensors are considered on board.</w:t>
      </w:r>
      <w:r w:rsidR="00C7406E">
        <w:t xml:space="preserve"> </w:t>
      </w:r>
      <w:r w:rsidR="00C7406E" w:rsidRPr="00C7406E">
        <w:t xml:space="preserve">Researchers also discussed strategy of waste removal in large area where waste is assumed to be randomly distributed but waste position is known. On the other hand, the problem of waste removal where waste position is unknown is lacking investigation.  </w:t>
      </w:r>
    </w:p>
    <w:p w14:paraId="51635523" w14:textId="5C4BA144" w:rsidR="00C7406E" w:rsidRDefault="00C7406E" w:rsidP="00030992">
      <w:pPr>
        <w:spacing w:line="360" w:lineRule="auto"/>
        <w:jc w:val="both"/>
      </w:pPr>
      <w:r w:rsidRPr="00C7406E">
        <w:t>There are many theoretical and practical considerations in designing an appropriate water surface cleaning robot. Some of the important aspect being highlighted in recent works include the following:</w:t>
      </w:r>
    </w:p>
    <w:p w14:paraId="59B3F262" w14:textId="77777777" w:rsidR="00030992" w:rsidRDefault="00030992" w:rsidP="00030992">
      <w:pPr>
        <w:spacing w:line="360" w:lineRule="auto"/>
        <w:jc w:val="both"/>
      </w:pPr>
    </w:p>
    <w:p w14:paraId="6766734A" w14:textId="77777777" w:rsidR="00030992" w:rsidRDefault="00030992" w:rsidP="00030992">
      <w:pPr>
        <w:spacing w:line="360" w:lineRule="auto"/>
        <w:jc w:val="both"/>
      </w:pPr>
    </w:p>
    <w:p w14:paraId="1609F00E" w14:textId="3C1B8A6B" w:rsidR="00F15463" w:rsidRPr="00F7580F" w:rsidRDefault="00030992" w:rsidP="00030992">
      <w:pPr>
        <w:spacing w:line="360" w:lineRule="auto"/>
        <w:ind w:firstLine="360"/>
        <w:rPr>
          <w:u w:val="single"/>
        </w:rPr>
      </w:pPr>
      <w:r w:rsidRPr="00030992">
        <w:rPr>
          <w:u w:val="single"/>
        </w:rPr>
        <w:lastRenderedPageBreak/>
        <w:t xml:space="preserve">1.1 </w:t>
      </w:r>
      <w:r w:rsidR="00F0794E" w:rsidRPr="00030992">
        <w:rPr>
          <w:u w:val="single"/>
        </w:rPr>
        <w:t>Robot</w:t>
      </w:r>
      <w:r w:rsidR="00F0794E" w:rsidRPr="00F7580F">
        <w:rPr>
          <w:u w:val="single"/>
        </w:rPr>
        <w:t xml:space="preserve"> structure</w:t>
      </w:r>
    </w:p>
    <w:p w14:paraId="1FB72B60" w14:textId="182FBBFD" w:rsidR="00DA2E15" w:rsidRDefault="00F0794E" w:rsidP="00030992">
      <w:pPr>
        <w:spacing w:line="360" w:lineRule="auto"/>
        <w:ind w:left="360"/>
        <w:jc w:val="both"/>
      </w:pPr>
      <w:r w:rsidRPr="00F96367">
        <w:t xml:space="preserve">Regarding structure, the floating waste removal robot </w:t>
      </w:r>
      <w:r w:rsidR="00F7580F" w:rsidRPr="00F96367">
        <w:t xml:space="preserve">is </w:t>
      </w:r>
      <w:r w:rsidRPr="00F96367">
        <w:t xml:space="preserve">commonly </w:t>
      </w:r>
      <w:r w:rsidR="00F7580F" w:rsidRPr="00F96367">
        <w:t xml:space="preserve">a </w:t>
      </w:r>
      <w:r w:rsidR="00BD391A" w:rsidRPr="00F96367">
        <w:t>boat-like robot with waste collecting mechanism.</w:t>
      </w:r>
      <w:r w:rsidR="00ED5A87" w:rsidRPr="00F96367">
        <w:t xml:space="preserve"> </w:t>
      </w:r>
      <w:r w:rsidR="00DA2E15" w:rsidRPr="00F96367">
        <w:t xml:space="preserve">The body is usually made of plastic or metal. The robots </w:t>
      </w:r>
      <w:r w:rsidR="00A86F3E" w:rsidRPr="00F96367">
        <w:t>come in</w:t>
      </w:r>
      <w:r w:rsidR="00CE3F80">
        <w:t xml:space="preserve"> different sizes. M</w:t>
      </w:r>
      <w:r w:rsidR="00DA2E15" w:rsidRPr="00F96367">
        <w:t xml:space="preserve">edium around </w:t>
      </w:r>
      <w:r w:rsidR="00A86F3E" w:rsidRPr="00F96367">
        <w:t>1-2-meter</w:t>
      </w:r>
      <w:r w:rsidR="00DA2E15" w:rsidRPr="00F96367">
        <w:t xml:space="preserve"> length or small one</w:t>
      </w:r>
      <w:r w:rsidR="00F7580F" w:rsidRPr="00F96367">
        <w:t xml:space="preserve">s about </w:t>
      </w:r>
      <w:r w:rsidR="001D74B4" w:rsidRPr="00F96367">
        <w:t>56 centimeter Solar-BreezeNX</w:t>
      </w:r>
      <w:r w:rsidR="001D74B4" w:rsidRPr="00F96367">
        <w:rPr>
          <w:vertAlign w:val="superscript"/>
        </w:rPr>
        <w:t>2</w:t>
      </w:r>
      <w:r w:rsidR="001D74B4" w:rsidRPr="00F96367">
        <w:t xml:space="preserve"> </w:t>
      </w:r>
      <w:r w:rsidR="001D74B4" w:rsidRPr="00F96367">
        <w:fldChar w:fldCharType="begin"/>
      </w:r>
      <w:r w:rsidR="007E69C2" w:rsidRPr="00F96367">
        <w:instrText xml:space="preserve"> ADDIN EN.CITE &lt;EndNote&gt;&lt;Cite&gt;&lt;Author&gt;Solar Breeze&lt;/Author&gt;&lt;Year&gt;n.d.&lt;/Year&gt;&lt;RecNum&gt;22&lt;/RecNum&gt;&lt;DisplayText&gt;(Solar Breeze n.d.)&lt;/DisplayText&gt;&lt;record&gt;&lt;rec-number&gt;22&lt;/rec-number&gt;&lt;foreign-keys&gt;&lt;key app="EN" db-id="zfw2wafpy2vspqe5r2bxt9wmw59e0ez5rsez" timestamp="1568618005"&gt;22&lt;/key&gt;&lt;/foreign-keys&gt;&lt;ref-type name="Web Page"&gt;12&lt;/ref-type&gt;&lt;contributors&gt;&lt;authors&gt;&lt;author&gt;Solar Breeze,&lt;/author&gt;&lt;/authors&gt;&lt;/contributors&gt;&lt;titles&gt;&lt;title&gt;Solar-Breeze NX2 Automatic Pool Cleaner&lt;/title&gt;&lt;/titles&gt;&lt;volume&gt;2019&lt;/volume&gt;&lt;number&gt;Sep 11&lt;/number&gt;&lt;dates&gt;&lt;year&gt;n.d.&lt;/year&gt;&lt;/dates&gt;&lt;urls&gt;&lt;related-urls&gt;&lt;url&gt;https://solar-breeze.com/product/nx2-automatic-pool-cleaner-solar-breeze/&lt;/url&gt;&lt;/related-urls&gt;&lt;/urls&gt;&lt;/record&gt;&lt;/Cite&gt;&lt;/EndNote&gt;</w:instrText>
      </w:r>
      <w:r w:rsidR="001D74B4" w:rsidRPr="00F96367">
        <w:fldChar w:fldCharType="separate"/>
      </w:r>
      <w:r w:rsidR="007E69C2" w:rsidRPr="00F96367">
        <w:rPr>
          <w:noProof/>
        </w:rPr>
        <w:t>(Solar Breeze n.d.)</w:t>
      </w:r>
      <w:r w:rsidR="001D74B4" w:rsidRPr="00F96367">
        <w:fldChar w:fldCharType="end"/>
      </w:r>
      <w:r w:rsidR="001D74B4" w:rsidRPr="00F96367">
        <w:t xml:space="preserve"> </w:t>
      </w:r>
      <w:r w:rsidR="00CE3F80" w:rsidRPr="00F96367">
        <w:t>Used</w:t>
      </w:r>
      <w:r w:rsidR="00DA2E15" w:rsidRPr="00F96367">
        <w:t xml:space="preserve"> for cleaning swimming pools.</w:t>
      </w:r>
      <w:r w:rsidR="00A86F3E" w:rsidRPr="00F96367">
        <w:t xml:space="preserve"> The size is important to accommodate large waste container so the robot can consider larger cleaning area. However, for the purpose of cleaning smaller water bodies such as swimming pool, the robot-boat should not be too wide to improve access to narrow corners.</w:t>
      </w:r>
      <w:r w:rsidR="001D74B4" w:rsidRPr="00F96367">
        <w:t xml:space="preserve"> </w:t>
      </w:r>
      <w:r w:rsidR="00F7580F" w:rsidRPr="00F96367">
        <w:t>T</w:t>
      </w:r>
      <w:r w:rsidR="00A86F3E" w:rsidRPr="00F96367">
        <w:t xml:space="preserve">he frame </w:t>
      </w:r>
      <w:r w:rsidR="00F7580F" w:rsidRPr="00F96367">
        <w:t xml:space="preserve">usually </w:t>
      </w:r>
      <w:r w:rsidR="00A86F3E" w:rsidRPr="00F96367">
        <w:t xml:space="preserve">looks like </w:t>
      </w:r>
      <w:r w:rsidR="00F7580F" w:rsidRPr="00F96367">
        <w:t xml:space="preserve">a </w:t>
      </w:r>
      <w:r w:rsidR="00A86F3E" w:rsidRPr="00F96367">
        <w:t>catamaran boat. However, other</w:t>
      </w:r>
      <w:r w:rsidR="00F7580F" w:rsidRPr="00F96367">
        <w:t>s</w:t>
      </w:r>
      <w:r w:rsidR="00A86F3E" w:rsidRPr="00F96367">
        <w:t xml:space="preserve"> look like </w:t>
      </w:r>
      <w:r w:rsidR="00F7580F" w:rsidRPr="00F96367">
        <w:t xml:space="preserve">a </w:t>
      </w:r>
      <w:r w:rsidR="00A86F3E" w:rsidRPr="00F96367">
        <w:t>pontoon boat.</w:t>
      </w:r>
      <w:r w:rsidR="00CD25BC" w:rsidRPr="00F96367">
        <w:t xml:space="preserve"> The usual weight for </w:t>
      </w:r>
      <w:r w:rsidR="002E41C7" w:rsidRPr="00F96367">
        <w:t xml:space="preserve">a </w:t>
      </w:r>
      <w:r w:rsidR="00CD25BC" w:rsidRPr="00F96367">
        <w:t>medium</w:t>
      </w:r>
      <w:r w:rsidR="003B50ED" w:rsidRPr="00F96367">
        <w:t>-</w:t>
      </w:r>
      <w:r w:rsidR="00CD25BC" w:rsidRPr="00F96367">
        <w:t>size robot is 10 to 40</w:t>
      </w:r>
      <w:r w:rsidR="00DF3858" w:rsidRPr="00F96367">
        <w:t>kg,</w:t>
      </w:r>
      <w:r w:rsidR="00CD25BC" w:rsidRPr="00F96367">
        <w:t xml:space="preserve"> that what helps the robot to be stable and collect a good amount of rubbish.</w:t>
      </w:r>
    </w:p>
    <w:p w14:paraId="40A2A8D4" w14:textId="0799FCD9" w:rsidR="00162FE8" w:rsidRPr="00F7580F" w:rsidRDefault="00030992" w:rsidP="00030992">
      <w:pPr>
        <w:spacing w:line="360" w:lineRule="auto"/>
        <w:ind w:left="360"/>
        <w:jc w:val="both"/>
        <w:rPr>
          <w:u w:val="single"/>
          <w:lang w:val="en-MY"/>
        </w:rPr>
      </w:pPr>
      <w:r>
        <w:rPr>
          <w:u w:val="single"/>
          <w:lang w:val="en-MY"/>
        </w:rPr>
        <w:t xml:space="preserve">1.2 </w:t>
      </w:r>
      <w:r w:rsidR="00162FE8" w:rsidRPr="00F7580F">
        <w:rPr>
          <w:u w:val="single"/>
          <w:lang w:val="en-MY"/>
        </w:rPr>
        <w:t>Waste collector and waste container design</w:t>
      </w:r>
    </w:p>
    <w:p w14:paraId="66228484" w14:textId="3CCF2494" w:rsidR="00CB6748" w:rsidRDefault="00162FE8" w:rsidP="00030992">
      <w:pPr>
        <w:spacing w:line="360" w:lineRule="auto"/>
        <w:ind w:left="360"/>
        <w:jc w:val="both"/>
      </w:pPr>
      <w:r w:rsidRPr="00DD73DF">
        <w:t>Normally, t</w:t>
      </w:r>
      <w:r w:rsidR="00EA6127" w:rsidRPr="00DD73DF">
        <w:t>he waste</w:t>
      </w:r>
      <w:r w:rsidR="003B50ED" w:rsidRPr="00DD73DF">
        <w:t>-</w:t>
      </w:r>
      <w:r w:rsidR="00EA6127" w:rsidRPr="00DD73DF">
        <w:t xml:space="preserve">collecting structure consists of two </w:t>
      </w:r>
      <w:r w:rsidR="008F155E" w:rsidRPr="00DD73DF">
        <w:t>parts, collector</w:t>
      </w:r>
      <w:r w:rsidR="00EA6127" w:rsidRPr="00DD73DF">
        <w:t xml:space="preserve"> and </w:t>
      </w:r>
      <w:r w:rsidR="008F155E" w:rsidRPr="00DD73DF">
        <w:t>container</w:t>
      </w:r>
      <w:r w:rsidRPr="00DD73DF">
        <w:t xml:space="preserve">. </w:t>
      </w:r>
      <w:r w:rsidR="008F155E" w:rsidRPr="00DD73DF">
        <w:t xml:space="preserve">Some designs have both parts separately and others have both parts together. </w:t>
      </w:r>
      <w:r w:rsidR="00F7580F" w:rsidRPr="00DD73DF">
        <w:t xml:space="preserve">Net-like designs are common </w:t>
      </w:r>
      <w:r w:rsidR="00EA6127" w:rsidRPr="00DD73DF">
        <w:t xml:space="preserve">for collecting and </w:t>
      </w:r>
      <w:r w:rsidR="002047BC" w:rsidRPr="00DD73DF">
        <w:t xml:space="preserve">containing </w:t>
      </w:r>
      <w:r w:rsidR="00EA6127" w:rsidRPr="00DD73DF">
        <w:t>the garbage</w:t>
      </w:r>
      <w:r w:rsidR="002047BC" w:rsidRPr="00DD73DF">
        <w:t xml:space="preserve"> at pools</w:t>
      </w:r>
      <w:r w:rsidR="00EA6127" w:rsidRPr="00DD73DF">
        <w:t>.</w:t>
      </w:r>
      <w:r w:rsidR="001D74B4" w:rsidRPr="00DD73DF">
        <w:t xml:space="preserve"> </w:t>
      </w:r>
      <w:r w:rsidR="002047BC" w:rsidRPr="00DD73DF">
        <w:t>T</w:t>
      </w:r>
      <w:r w:rsidR="00EA6127" w:rsidRPr="00DD73DF">
        <w:t>here are some robots that use a conveyor belt to pick up the</w:t>
      </w:r>
      <w:r w:rsidR="002047BC" w:rsidRPr="00DD73DF">
        <w:t xml:space="preserve"> waste and put</w:t>
      </w:r>
      <w:r w:rsidR="00EA6127" w:rsidRPr="00DD73DF">
        <w:t xml:space="preserve"> </w:t>
      </w:r>
      <w:r w:rsidR="002047BC" w:rsidRPr="00DD73DF">
        <w:t xml:space="preserve">them </w:t>
      </w:r>
      <w:r w:rsidR="00EA6127" w:rsidRPr="00DD73DF">
        <w:t xml:space="preserve">in the </w:t>
      </w:r>
      <w:r w:rsidR="002047BC" w:rsidRPr="00DD73DF">
        <w:t>container.</w:t>
      </w:r>
      <w:r w:rsidR="001D74B4" w:rsidRPr="00DD73DF">
        <w:t xml:space="preserve"> </w:t>
      </w:r>
      <w:r w:rsidR="002047BC" w:rsidRPr="00DD73DF">
        <w:t>O</w:t>
      </w:r>
      <w:r w:rsidR="00EA6127" w:rsidRPr="00DD73DF">
        <w:t xml:space="preserve">ther designs </w:t>
      </w:r>
      <w:r w:rsidR="002047BC" w:rsidRPr="00DD73DF">
        <w:t xml:space="preserve">opted for </w:t>
      </w:r>
      <w:r w:rsidR="00EA6127" w:rsidRPr="00DD73DF">
        <w:t>a waste picking arm or</w:t>
      </w:r>
      <w:r w:rsidR="002047BC" w:rsidRPr="00DD73DF">
        <w:t xml:space="preserve"> </w:t>
      </w:r>
      <w:r w:rsidR="00EA6127" w:rsidRPr="00DD73DF">
        <w:t>paddle wheels and a rudder for collecting the garbage.</w:t>
      </w:r>
      <w:r w:rsidR="008F155E" w:rsidRPr="00DD73DF">
        <w:t xml:space="preserve"> Since having extra parts on </w:t>
      </w:r>
      <w:r w:rsidR="00681554" w:rsidRPr="00DD73DF">
        <w:t xml:space="preserve">a </w:t>
      </w:r>
      <w:r w:rsidR="008F155E" w:rsidRPr="00DD73DF">
        <w:t>mid-size</w:t>
      </w:r>
      <w:r w:rsidR="002047BC" w:rsidRPr="00DD73DF">
        <w:t>d</w:t>
      </w:r>
      <w:r w:rsidR="008F155E" w:rsidRPr="00DD73DF">
        <w:t xml:space="preserve"> robot add</w:t>
      </w:r>
      <w:r w:rsidR="00681554" w:rsidRPr="00DD73DF">
        <w:t>s</w:t>
      </w:r>
      <w:r w:rsidR="008F155E" w:rsidRPr="00DD73DF">
        <w:t xml:space="preserve"> more weight, budget and more power to run, the robot with a simple net</w:t>
      </w:r>
      <w:r w:rsidR="00681554" w:rsidRPr="00DD73DF">
        <w:t xml:space="preserve"> attachment</w:t>
      </w:r>
      <w:r w:rsidR="008F155E" w:rsidRPr="00DD73DF">
        <w:t xml:space="preserve"> can collect more garbage, move faster and sm</w:t>
      </w:r>
      <w:r w:rsidR="003B50ED" w:rsidRPr="00DD73DF">
        <w:t>o</w:t>
      </w:r>
      <w:r w:rsidR="008F155E" w:rsidRPr="00DD73DF">
        <w:t>other.</w:t>
      </w:r>
    </w:p>
    <w:p w14:paraId="3EEF73D2" w14:textId="3985B95E" w:rsidR="001363A9" w:rsidRPr="002047BC" w:rsidRDefault="00030992" w:rsidP="00030992">
      <w:pPr>
        <w:spacing w:line="360" w:lineRule="auto"/>
        <w:ind w:left="360"/>
        <w:jc w:val="both"/>
        <w:rPr>
          <w:u w:val="single"/>
        </w:rPr>
      </w:pPr>
      <w:r>
        <w:rPr>
          <w:u w:val="single"/>
        </w:rPr>
        <w:t xml:space="preserve">1.3 </w:t>
      </w:r>
      <w:r w:rsidR="008F155E" w:rsidRPr="002047BC">
        <w:rPr>
          <w:u w:val="single"/>
        </w:rPr>
        <w:t>Control system</w:t>
      </w:r>
    </w:p>
    <w:p w14:paraId="1365B416" w14:textId="319C72F4" w:rsidR="002047BC" w:rsidRDefault="002047BC" w:rsidP="00030992">
      <w:pPr>
        <w:spacing w:line="360" w:lineRule="auto"/>
        <w:ind w:left="360"/>
        <w:jc w:val="both"/>
      </w:pPr>
      <w:r>
        <w:t xml:space="preserve">The popular control system for water surface cleaning robot is Arduino. There </w:t>
      </w:r>
      <w:r w:rsidR="00936920">
        <w:t>is</w:t>
      </w:r>
      <w:r>
        <w:t xml:space="preserve"> also preference for Node MCU. The use of Arduino or Node MCU can be limited due to its memory size and processing power. This is undesirable for AI-based applications for example object detection. Raspberry Pi could then be a better option for it has Linux based operating system and has more RAM and storage space. </w:t>
      </w:r>
      <w:r w:rsidR="00AD0C69">
        <w:t>Raspberry Pi also supports Google’s TensorFlow AI framework. Other advantageous of Raspberry Pi over Arduino and Node MCU include better live video streaming over network.</w:t>
      </w:r>
    </w:p>
    <w:p w14:paraId="4B8B0AF0" w14:textId="5A252F40" w:rsidR="0015472D" w:rsidRPr="00AD0C69" w:rsidRDefault="00030992" w:rsidP="00030992">
      <w:pPr>
        <w:spacing w:line="360" w:lineRule="auto"/>
        <w:ind w:left="360"/>
        <w:jc w:val="both"/>
        <w:rPr>
          <w:u w:val="single"/>
        </w:rPr>
      </w:pPr>
      <w:r>
        <w:rPr>
          <w:u w:val="single"/>
        </w:rPr>
        <w:t xml:space="preserve">1.4 </w:t>
      </w:r>
      <w:r w:rsidR="003154AB" w:rsidRPr="00AD0C69">
        <w:rPr>
          <w:u w:val="single"/>
        </w:rPr>
        <w:t>Navigation Strategy</w:t>
      </w:r>
    </w:p>
    <w:p w14:paraId="701F776D" w14:textId="5EF0DBB3" w:rsidR="0015472D" w:rsidRDefault="003B50ED" w:rsidP="00030992">
      <w:pPr>
        <w:spacing w:line="360" w:lineRule="auto"/>
        <w:ind w:left="360"/>
        <w:jc w:val="both"/>
      </w:pPr>
      <w:r w:rsidRPr="00DD73DF">
        <w:t>C</w:t>
      </w:r>
      <w:r w:rsidR="00A2173F" w:rsidRPr="00DD73DF">
        <w:t xml:space="preserve">leaning water surface is </w:t>
      </w:r>
      <w:r w:rsidR="006B1191" w:rsidRPr="00DD73DF">
        <w:t>a routine process due to the abundance of surface water on the earth, it requires enormous machinery and manpower. Developing surface cleaning robots that work autonomously is a trending area for research.</w:t>
      </w:r>
      <w:r w:rsidR="006B1191" w:rsidRPr="00DD73DF">
        <w:rPr>
          <w:lang w:bidi="ar-IQ"/>
        </w:rPr>
        <w:t xml:space="preserve"> </w:t>
      </w:r>
      <w:r w:rsidR="003154AB" w:rsidRPr="00DD73DF">
        <w:t xml:space="preserve">The most common approach is to utilize obstacle </w:t>
      </w:r>
      <w:r w:rsidR="003154AB" w:rsidRPr="00DD73DF">
        <w:lastRenderedPageBreak/>
        <w:t xml:space="preserve">avoidance. </w:t>
      </w:r>
      <w:r w:rsidR="00681554" w:rsidRPr="00DD73DF">
        <w:rPr>
          <w:lang w:bidi="ar-IQ"/>
        </w:rPr>
        <w:t>For example, Su et al. (2009)</w:t>
      </w:r>
      <w:r w:rsidR="002E13FB" w:rsidRPr="00DD73DF">
        <w:rPr>
          <w:lang w:bidi="ar-IQ"/>
        </w:rPr>
        <w:t xml:space="preserve"> uses bank following algorithm with ultrasonic sensors for obstacle avoidance</w:t>
      </w:r>
      <w:r w:rsidR="00681554" w:rsidRPr="00DD73DF">
        <w:rPr>
          <w:lang w:bidi="ar-IQ"/>
        </w:rPr>
        <w:t>.</w:t>
      </w:r>
      <w:r w:rsidR="002E13FB" w:rsidRPr="00DD73DF">
        <w:rPr>
          <w:lang w:bidi="ar-IQ"/>
        </w:rPr>
        <w:t xml:space="preserve"> </w:t>
      </w:r>
      <w:r w:rsidR="00681554" w:rsidRPr="00DD73DF">
        <w:rPr>
          <w:lang w:bidi="ar-IQ"/>
        </w:rPr>
        <w:t xml:space="preserve">Sinha et al. (2014) </w:t>
      </w:r>
      <w:r w:rsidR="001852F8" w:rsidRPr="00DD73DF">
        <w:rPr>
          <w:lang w:bidi="ar-IQ"/>
        </w:rPr>
        <w:t>use</w:t>
      </w:r>
      <w:r w:rsidR="00681554" w:rsidRPr="00DD73DF">
        <w:rPr>
          <w:lang w:bidi="ar-IQ"/>
        </w:rPr>
        <w:t>s</w:t>
      </w:r>
      <w:r w:rsidR="00487EDB" w:rsidRPr="00DD73DF">
        <w:rPr>
          <w:lang w:bidi="ar-IQ"/>
        </w:rPr>
        <w:t xml:space="preserve"> two</w:t>
      </w:r>
      <w:r w:rsidRPr="00DD73DF">
        <w:rPr>
          <w:lang w:bidi="ar-IQ"/>
        </w:rPr>
        <w:t>-</w:t>
      </w:r>
      <w:r w:rsidR="00487EDB" w:rsidRPr="00DD73DF">
        <w:rPr>
          <w:lang w:bidi="ar-IQ"/>
        </w:rPr>
        <w:t xml:space="preserve">axis gimbals camera to track pollutants with the help of either JSV color space or </w:t>
      </w:r>
      <w:r w:rsidR="00BD7D4A" w:rsidRPr="00DD73DF">
        <w:rPr>
          <w:lang w:bidi="ar-IQ"/>
        </w:rPr>
        <w:t>SURF</w:t>
      </w:r>
      <w:r w:rsidR="00F87B55" w:rsidRPr="00DD73DF">
        <w:rPr>
          <w:lang w:bidi="ar-IQ"/>
        </w:rPr>
        <w:t xml:space="preserve"> as an object detection system</w:t>
      </w:r>
      <w:r w:rsidR="00BD7D4A" w:rsidRPr="00DD73DF">
        <w:rPr>
          <w:lang w:bidi="ar-IQ"/>
        </w:rPr>
        <w:t xml:space="preserve"> </w:t>
      </w:r>
      <w:r w:rsidR="00CC6EE7" w:rsidRPr="00DD73DF">
        <w:rPr>
          <w:lang w:bidi="ar-IQ"/>
        </w:rPr>
        <w:t>to detect garbage position</w:t>
      </w:r>
      <w:r w:rsidR="00BD7D4A" w:rsidRPr="00DD73DF">
        <w:rPr>
          <w:lang w:bidi="ar-IQ"/>
        </w:rPr>
        <w:t xml:space="preserve">. </w:t>
      </w:r>
      <w:r w:rsidR="00681554" w:rsidRPr="00DD73DF">
        <w:rPr>
          <w:noProof/>
        </w:rPr>
        <w:t xml:space="preserve">Sumroengrit &amp; Ruangpayoongsak (2017) on the other hand </w:t>
      </w:r>
      <w:r w:rsidR="002E79AE" w:rsidRPr="00DD73DF">
        <w:rPr>
          <w:noProof/>
        </w:rPr>
        <w:t>proposed</w:t>
      </w:r>
      <w:r w:rsidR="001852F8" w:rsidRPr="00DD73DF">
        <w:rPr>
          <w:lang w:bidi="ar-IQ"/>
        </w:rPr>
        <w:t xml:space="preserve"> </w:t>
      </w:r>
      <w:r w:rsidR="00AD0C69" w:rsidRPr="00DD73DF">
        <w:rPr>
          <w:lang w:bidi="ar-IQ"/>
        </w:rPr>
        <w:t>l</w:t>
      </w:r>
      <w:r w:rsidR="001852F8" w:rsidRPr="00DD73DF">
        <w:t>aser</w:t>
      </w:r>
      <w:r w:rsidRPr="00DD73DF">
        <w:t>-</w:t>
      </w:r>
      <w:r w:rsidR="001852F8" w:rsidRPr="00DD73DF">
        <w:t xml:space="preserve">based waste detection system. </w:t>
      </w:r>
      <w:r w:rsidR="002E79AE" w:rsidRPr="00DD73DF">
        <w:t xml:space="preserve">Sensor preference and combination </w:t>
      </w:r>
      <w:r w:rsidR="00F87B55" w:rsidRPr="00DD73DF">
        <w:t>plays a major rol</w:t>
      </w:r>
      <w:r w:rsidR="002E41C7" w:rsidRPr="00DD73DF">
        <w:t>e</w:t>
      </w:r>
      <w:r w:rsidR="002E79AE" w:rsidRPr="00DD73DF">
        <w:t xml:space="preserve"> in deciding navigation strategy. For instance, laser can be useful to </w:t>
      </w:r>
      <w:r w:rsidR="00F87B55" w:rsidRPr="00DD73DF">
        <w:t>detect</w:t>
      </w:r>
      <w:r w:rsidR="002E79AE" w:rsidRPr="00DD73DF">
        <w:t xml:space="preserve"> waste</w:t>
      </w:r>
      <w:r w:rsidR="00AD0C69" w:rsidRPr="00DD73DF">
        <w:t xml:space="preserve"> from 4 to 10 meter in distance.</w:t>
      </w:r>
      <w:r w:rsidR="00F87B55" w:rsidRPr="00DD73DF">
        <w:t xml:space="preserve"> </w:t>
      </w:r>
      <w:r w:rsidR="00AD0C69" w:rsidRPr="00DD73DF">
        <w:t xml:space="preserve">The </w:t>
      </w:r>
      <w:r w:rsidR="00C4780E" w:rsidRPr="00DD73DF">
        <w:t>camera,</w:t>
      </w:r>
      <w:r w:rsidR="00AD0C69" w:rsidRPr="00DD73DF">
        <w:t xml:space="preserve"> </w:t>
      </w:r>
      <w:r w:rsidR="002E79AE" w:rsidRPr="00DD73DF">
        <w:t>richer in terms of input description</w:t>
      </w:r>
      <w:r w:rsidR="00AD0C69" w:rsidRPr="00DD73DF">
        <w:t>,</w:t>
      </w:r>
      <w:r w:rsidR="00F87B55" w:rsidRPr="00DD73DF">
        <w:t xml:space="preserve"> </w:t>
      </w:r>
      <w:r w:rsidR="002E79AE" w:rsidRPr="00DD73DF">
        <w:t>can detect</w:t>
      </w:r>
      <w:r w:rsidR="00AD0C69" w:rsidRPr="00DD73DF">
        <w:t xml:space="preserve"> </w:t>
      </w:r>
      <w:r w:rsidR="00F87B55" w:rsidRPr="00DD73DF">
        <w:t xml:space="preserve">in </w:t>
      </w:r>
      <w:r w:rsidR="00AD0C69" w:rsidRPr="00DD73DF">
        <w:t>shorter</w:t>
      </w:r>
      <w:r w:rsidR="00F87B55" w:rsidRPr="00DD73DF">
        <w:t xml:space="preserve"> distances. </w:t>
      </w:r>
      <w:r w:rsidR="00963D46" w:rsidRPr="00DD73DF">
        <w:t>This means different</w:t>
      </w:r>
      <w:r w:rsidR="00AD0C69" w:rsidRPr="00DD73DF">
        <w:t xml:space="preserve"> combination of sensors </w:t>
      </w:r>
      <w:r w:rsidR="00963D46" w:rsidRPr="00DD73DF">
        <w:t>can give</w:t>
      </w:r>
      <w:r w:rsidR="00AD0C69" w:rsidRPr="00DD73DF">
        <w:t xml:space="preserve"> different capacities to the robot</w:t>
      </w:r>
      <w:r w:rsidR="00963D46" w:rsidRPr="00DD73DF">
        <w:t xml:space="preserve">. </w:t>
      </w:r>
      <w:r w:rsidR="00F87B55" w:rsidRPr="00DD73DF">
        <w:t>Therefore, having a navigation strategy that make</w:t>
      </w:r>
      <w:r w:rsidRPr="00DD73DF">
        <w:t>s</w:t>
      </w:r>
      <w:r w:rsidR="00AD0C69" w:rsidRPr="00DD73DF">
        <w:t xml:space="preserve"> the robot more robust is a gap in water surface cleaning robot research</w:t>
      </w:r>
      <w:r w:rsidR="00963D46" w:rsidRPr="00DD73DF">
        <w:t>.</w:t>
      </w:r>
      <w:r w:rsidR="00C4780E" w:rsidRPr="00DD73DF">
        <w:t xml:space="preserve"> </w:t>
      </w:r>
      <w:r w:rsidR="00963D46" w:rsidRPr="00DD73DF">
        <w:t xml:space="preserve">Technology such as </w:t>
      </w:r>
      <w:r w:rsidR="00F87B55" w:rsidRPr="00DD73DF">
        <w:t xml:space="preserve">sub-centimeter accurate GPS </w:t>
      </w:r>
      <w:r w:rsidR="00963D46" w:rsidRPr="00DD73DF">
        <w:t>can also compliment robust navigation.</w:t>
      </w:r>
    </w:p>
    <w:p w14:paraId="1560FA7B" w14:textId="16BF0B8B" w:rsidR="00F87B55" w:rsidRPr="00963D46" w:rsidRDefault="00030992" w:rsidP="00030992">
      <w:pPr>
        <w:spacing w:line="360" w:lineRule="auto"/>
        <w:ind w:left="360"/>
        <w:jc w:val="both"/>
        <w:rPr>
          <w:u w:val="single"/>
          <w:lang w:bidi="ar-IQ"/>
        </w:rPr>
      </w:pPr>
      <w:r>
        <w:rPr>
          <w:u w:val="single"/>
          <w:lang w:bidi="ar-IQ"/>
        </w:rPr>
        <w:t xml:space="preserve">1.5 </w:t>
      </w:r>
      <w:r w:rsidR="00A14E05" w:rsidRPr="00963D46">
        <w:rPr>
          <w:u w:val="single"/>
          <w:lang w:bidi="ar-IQ"/>
        </w:rPr>
        <w:t>Power</w:t>
      </w:r>
    </w:p>
    <w:p w14:paraId="1FD7C244" w14:textId="7E663F88" w:rsidR="00B027B5" w:rsidRDefault="00A14E05" w:rsidP="00030992">
      <w:pPr>
        <w:spacing w:line="360" w:lineRule="auto"/>
        <w:ind w:left="360"/>
        <w:jc w:val="both"/>
        <w:rPr>
          <w:lang w:bidi="ar-IQ"/>
        </w:rPr>
      </w:pPr>
      <w:r w:rsidRPr="00DD73DF">
        <w:rPr>
          <w:lang w:bidi="ar-IQ"/>
        </w:rPr>
        <w:t xml:space="preserve">The usual </w:t>
      </w:r>
      <w:r w:rsidR="006D1DB4" w:rsidRPr="00DD73DF">
        <w:rPr>
          <w:lang w:bidi="ar-IQ"/>
        </w:rPr>
        <w:t>option for power</w:t>
      </w:r>
      <w:r w:rsidRPr="00DD73DF">
        <w:rPr>
          <w:lang w:bidi="ar-IQ"/>
        </w:rPr>
        <w:t xml:space="preserve"> is using batteries or</w:t>
      </w:r>
      <w:r w:rsidR="006D1DB4" w:rsidRPr="00DD73DF">
        <w:rPr>
          <w:lang w:bidi="ar-IQ"/>
        </w:rPr>
        <w:t>,</w:t>
      </w:r>
      <w:r w:rsidRPr="00DD73DF">
        <w:rPr>
          <w:lang w:bidi="ar-IQ"/>
        </w:rPr>
        <w:t xml:space="preserve"> solar panels</w:t>
      </w:r>
      <w:r w:rsidR="00B027B5" w:rsidRPr="00DD73DF">
        <w:rPr>
          <w:lang w:bidi="ar-IQ"/>
        </w:rPr>
        <w:t xml:space="preserve"> with batteries</w:t>
      </w:r>
      <w:r w:rsidRPr="00DD73DF">
        <w:rPr>
          <w:lang w:bidi="ar-IQ"/>
        </w:rPr>
        <w:t xml:space="preserve"> to power up the robot.</w:t>
      </w:r>
      <w:r w:rsidR="00B027B5" w:rsidRPr="00DD73DF">
        <w:rPr>
          <w:lang w:bidi="ar-IQ"/>
        </w:rPr>
        <w:t xml:space="preserve"> </w:t>
      </w:r>
      <w:r w:rsidR="00270EDC" w:rsidRPr="00DD73DF">
        <w:rPr>
          <w:lang w:bidi="ar-IQ"/>
        </w:rPr>
        <w:t xml:space="preserve">Using solar panels raises the cost, however using a small solar panel might keep the cost low and be a good alternative for </w:t>
      </w:r>
      <w:r w:rsidR="003B50ED" w:rsidRPr="00DD73DF">
        <w:rPr>
          <w:lang w:bidi="ar-IQ"/>
        </w:rPr>
        <w:t xml:space="preserve">the </w:t>
      </w:r>
      <w:r w:rsidR="00270EDC" w:rsidRPr="00DD73DF">
        <w:rPr>
          <w:lang w:bidi="ar-IQ"/>
        </w:rPr>
        <w:t xml:space="preserve">battery charger. </w:t>
      </w:r>
      <w:r w:rsidR="002E79AE" w:rsidRPr="00DD73DF">
        <w:rPr>
          <w:lang w:bidi="ar-IQ"/>
        </w:rPr>
        <w:t>T</w:t>
      </w:r>
      <w:r w:rsidR="002E41C7" w:rsidRPr="00DD73DF">
        <w:rPr>
          <w:lang w:bidi="ar-IQ"/>
        </w:rPr>
        <w:t xml:space="preserve">he </w:t>
      </w:r>
      <w:r w:rsidR="00270EDC" w:rsidRPr="00DD73DF">
        <w:rPr>
          <w:lang w:bidi="ar-IQ"/>
        </w:rPr>
        <w:t xml:space="preserve">solar system </w:t>
      </w:r>
      <w:r w:rsidR="006D1DB4" w:rsidRPr="00DD73DF">
        <w:rPr>
          <w:lang w:bidi="ar-IQ"/>
        </w:rPr>
        <w:t>potentially</w:t>
      </w:r>
      <w:r w:rsidR="00F90BC4" w:rsidRPr="00DD73DF">
        <w:rPr>
          <w:lang w:bidi="ar-IQ"/>
        </w:rPr>
        <w:t xml:space="preserve"> </w:t>
      </w:r>
      <w:r w:rsidR="00270EDC" w:rsidRPr="00DD73DF">
        <w:rPr>
          <w:lang w:bidi="ar-IQ"/>
        </w:rPr>
        <w:t xml:space="preserve">make the robot </w:t>
      </w:r>
      <w:r w:rsidR="006D1DB4" w:rsidRPr="00DD73DF">
        <w:rPr>
          <w:lang w:bidi="ar-IQ"/>
        </w:rPr>
        <w:t xml:space="preserve">less dependent and </w:t>
      </w:r>
      <w:r w:rsidR="002E79AE" w:rsidRPr="00DD73DF">
        <w:rPr>
          <w:lang w:bidi="ar-IQ"/>
        </w:rPr>
        <w:t>more autonomous</w:t>
      </w:r>
      <w:r w:rsidR="00270EDC" w:rsidRPr="00DD73DF">
        <w:rPr>
          <w:lang w:bidi="ar-IQ"/>
        </w:rPr>
        <w:t xml:space="preserve">. </w:t>
      </w:r>
      <w:r w:rsidR="00CD25BC" w:rsidRPr="00DD73DF">
        <w:rPr>
          <w:lang w:bidi="ar-IQ"/>
        </w:rPr>
        <w:t xml:space="preserve">Using batteries to move a 10 to 20kg robot </w:t>
      </w:r>
      <w:r w:rsidR="008F7B20" w:rsidRPr="00DD73DF">
        <w:rPr>
          <w:lang w:bidi="ar-IQ"/>
        </w:rPr>
        <w:t xml:space="preserve">requires </w:t>
      </w:r>
      <w:r w:rsidR="003B50ED" w:rsidRPr="00DD73DF">
        <w:rPr>
          <w:lang w:bidi="ar-IQ"/>
        </w:rPr>
        <w:t xml:space="preserve">a </w:t>
      </w:r>
      <w:r w:rsidR="008F7B20" w:rsidRPr="00DD73DF">
        <w:rPr>
          <w:lang w:bidi="ar-IQ"/>
        </w:rPr>
        <w:t>powerful one. Lithium-ion batteries are more efficient tha</w:t>
      </w:r>
      <w:r w:rsidR="003B50ED" w:rsidRPr="00DD73DF">
        <w:rPr>
          <w:lang w:bidi="ar-IQ"/>
        </w:rPr>
        <w:t>n</w:t>
      </w:r>
      <w:r w:rsidR="008F7B20" w:rsidRPr="00DD73DF">
        <w:rPr>
          <w:lang w:bidi="ar-IQ"/>
        </w:rPr>
        <w:t xml:space="preserve"> other kind</w:t>
      </w:r>
      <w:r w:rsidR="00534817" w:rsidRPr="00DD73DF">
        <w:rPr>
          <w:lang w:bidi="ar-IQ"/>
        </w:rPr>
        <w:t>s</w:t>
      </w:r>
      <w:r w:rsidR="008F7B20" w:rsidRPr="00DD73DF">
        <w:rPr>
          <w:lang w:bidi="ar-IQ"/>
        </w:rPr>
        <w:t xml:space="preserve"> of batteries </w:t>
      </w:r>
      <w:r w:rsidR="009A11DE" w:rsidRPr="00DD73DF">
        <w:rPr>
          <w:lang w:bidi="ar-IQ"/>
        </w:rPr>
        <w:fldChar w:fldCharType="begin"/>
      </w:r>
      <w:r w:rsidR="007E69C2" w:rsidRPr="00DD73DF">
        <w:rPr>
          <w:lang w:bidi="ar-IQ"/>
        </w:rPr>
        <w:instrText xml:space="preserve"> ADDIN EN.CITE &lt;EndNote&gt;&lt;Cite&gt;&lt;Author&gt;Sears Auto&lt;/Author&gt;&lt;Year&gt;n.d.&lt;/Year&gt;&lt;RecNum&gt;5&lt;/RecNum&gt;&lt;DisplayText&gt;(Sears Auto n.d.)&lt;/DisplayText&gt;&lt;record&gt;&lt;rec-number&gt;5&lt;/rec-number&gt;&lt;foreign-keys&gt;&lt;key app="EN" db-id="zfw2wafpy2vspqe5r2bxt9wmw59e0ez5rsez" timestamp="1568494030"&gt;5&lt;/key&gt;&lt;/foreign-keys&gt;&lt;ref-type name="Web Page"&gt;12&lt;/ref-type&gt;&lt;contributors&gt;&lt;authors&gt;&lt;author&gt;Sears Auto,&lt;/author&gt;&lt;/authors&gt;&lt;/contributors&gt;&lt;titles&gt;&lt;title&gt;Different Types of Batteries for your Car&lt;/title&gt;&lt;/titles&gt;&lt;volume&gt;2019&lt;/volume&gt;&lt;number&gt;Sep 15&lt;/number&gt;&lt;dates&gt;&lt;year&gt;n.d.&lt;/year&gt;&lt;/dates&gt;&lt;urls&gt;&lt;related-urls&gt;&lt;url&gt;https://www.searsauto.com/car-care-101/different-types-of-batteries-for-your-car&lt;/url&gt;&lt;/related-urls&gt;&lt;/urls&gt;&lt;/record&gt;&lt;/Cite&gt;&lt;/EndNote&gt;</w:instrText>
      </w:r>
      <w:r w:rsidR="009A11DE" w:rsidRPr="00DD73DF">
        <w:rPr>
          <w:lang w:bidi="ar-IQ"/>
        </w:rPr>
        <w:fldChar w:fldCharType="separate"/>
      </w:r>
      <w:r w:rsidR="007E69C2" w:rsidRPr="00DD73DF">
        <w:rPr>
          <w:noProof/>
          <w:lang w:bidi="ar-IQ"/>
        </w:rPr>
        <w:t>(Sears Auto n.d.)</w:t>
      </w:r>
      <w:r w:rsidR="009A11DE" w:rsidRPr="00DD73DF">
        <w:rPr>
          <w:lang w:bidi="ar-IQ"/>
        </w:rPr>
        <w:fldChar w:fldCharType="end"/>
      </w:r>
      <w:r w:rsidR="008F7B20" w:rsidRPr="00DD73DF">
        <w:rPr>
          <w:lang w:bidi="ar-IQ"/>
        </w:rPr>
        <w:t xml:space="preserve">, </w:t>
      </w:r>
      <w:r w:rsidR="00C4780E" w:rsidRPr="00DD73DF">
        <w:rPr>
          <w:lang w:bidi="ar-IQ"/>
        </w:rPr>
        <w:t xml:space="preserve">however, it </w:t>
      </w:r>
      <w:r w:rsidR="00FF031C" w:rsidRPr="00DD73DF">
        <w:rPr>
          <w:lang w:bidi="ar-IQ"/>
        </w:rPr>
        <w:t xml:space="preserve">is </w:t>
      </w:r>
      <w:r w:rsidR="008F7B20" w:rsidRPr="00DD73DF">
        <w:rPr>
          <w:lang w:bidi="ar-IQ"/>
        </w:rPr>
        <w:t>cost</w:t>
      </w:r>
      <w:r w:rsidR="00FF031C" w:rsidRPr="00DD73DF">
        <w:rPr>
          <w:lang w:bidi="ar-IQ"/>
        </w:rPr>
        <w:t>ly</w:t>
      </w:r>
      <w:r w:rsidR="006D1DB4" w:rsidRPr="00DD73DF">
        <w:rPr>
          <w:lang w:bidi="ar-IQ"/>
        </w:rPr>
        <w:t xml:space="preserve">. Another </w:t>
      </w:r>
      <w:r w:rsidR="000C4CA7" w:rsidRPr="00DD73DF">
        <w:rPr>
          <w:lang w:bidi="ar-IQ"/>
        </w:rPr>
        <w:t xml:space="preserve">potential </w:t>
      </w:r>
      <w:r w:rsidR="006D1DB4" w:rsidRPr="00DD73DF">
        <w:rPr>
          <w:lang w:bidi="ar-IQ"/>
        </w:rPr>
        <w:t>option</w:t>
      </w:r>
      <w:r w:rsidR="000C4CA7" w:rsidRPr="00DD73DF">
        <w:rPr>
          <w:lang w:bidi="ar-IQ"/>
        </w:rPr>
        <w:t xml:space="preserve"> that is cheaper is lead-acid batteries. </w:t>
      </w:r>
      <w:r w:rsidR="00FF031C" w:rsidRPr="00DD73DF">
        <w:rPr>
          <w:lang w:bidi="ar-IQ"/>
        </w:rPr>
        <w:t>Though heavier, l</w:t>
      </w:r>
      <w:r w:rsidR="006D1DB4" w:rsidRPr="00DD73DF">
        <w:rPr>
          <w:lang w:bidi="ar-IQ"/>
        </w:rPr>
        <w:t xml:space="preserve">ead-acid </w:t>
      </w:r>
      <w:r w:rsidR="00FF031C" w:rsidRPr="00DD73DF">
        <w:rPr>
          <w:lang w:bidi="ar-IQ"/>
        </w:rPr>
        <w:t xml:space="preserve">weight can provide additional support to robot’s stability in the water, </w:t>
      </w:r>
      <w:r w:rsidR="000C4CA7" w:rsidRPr="00DD73DF">
        <w:rPr>
          <w:lang w:bidi="ar-IQ"/>
        </w:rPr>
        <w:t xml:space="preserve">where payload is not an issue. </w:t>
      </w:r>
    </w:p>
    <w:p w14:paraId="5C52FD22" w14:textId="3A2A8852" w:rsidR="007E5D38" w:rsidRPr="00A93BB8" w:rsidRDefault="00030992" w:rsidP="00030992">
      <w:pPr>
        <w:pStyle w:val="ListParagraph"/>
        <w:spacing w:line="360" w:lineRule="auto"/>
        <w:ind w:left="360"/>
        <w:jc w:val="both"/>
        <w:rPr>
          <w:u w:val="single"/>
        </w:rPr>
      </w:pPr>
      <w:r>
        <w:rPr>
          <w:u w:val="single"/>
        </w:rPr>
        <w:t xml:space="preserve">1.6 </w:t>
      </w:r>
      <w:r w:rsidR="007E5D38" w:rsidRPr="00A93BB8">
        <w:rPr>
          <w:u w:val="single"/>
        </w:rPr>
        <w:t>Waste removal strategy</w:t>
      </w:r>
    </w:p>
    <w:p w14:paraId="1265AFC2" w14:textId="02488062" w:rsidR="005E78AE" w:rsidRDefault="005E78AE" w:rsidP="00030992">
      <w:pPr>
        <w:spacing w:line="360" w:lineRule="auto"/>
        <w:ind w:left="360"/>
        <w:jc w:val="both"/>
      </w:pPr>
      <w:r w:rsidRPr="00DD73DF">
        <w:t xml:space="preserve">There </w:t>
      </w:r>
      <w:r w:rsidR="003B50ED" w:rsidRPr="00DD73DF">
        <w:t>are</w:t>
      </w:r>
      <w:r w:rsidRPr="00DD73DF">
        <w:t xml:space="preserve"> also design</w:t>
      </w:r>
      <w:r w:rsidR="003B50ED" w:rsidRPr="00DD73DF">
        <w:t>s</w:t>
      </w:r>
      <w:r w:rsidR="000C4CA7" w:rsidRPr="00DD73DF">
        <w:t xml:space="preserve"> which consider waste detection</w:t>
      </w:r>
      <w:r w:rsidRPr="00DD73DF">
        <w:t xml:space="preserve"> using vision. In this type of design, a camera is fitted on the robot boat which oversee</w:t>
      </w:r>
      <w:r w:rsidR="003B50ED" w:rsidRPr="00DD73DF">
        <w:t>s</w:t>
      </w:r>
      <w:r w:rsidRPr="00DD73DF">
        <w:t xml:space="preserve"> 180-degree view in front of the robot. </w:t>
      </w:r>
      <w:r w:rsidR="003B50ED" w:rsidRPr="00DD73DF">
        <w:t>The o</w:t>
      </w:r>
      <w:r w:rsidRPr="00DD73DF">
        <w:t xml:space="preserve">bject detection algorithm is used to detect waste. Once </w:t>
      </w:r>
      <w:r w:rsidR="002E41C7" w:rsidRPr="00DD73DF">
        <w:t xml:space="preserve">the </w:t>
      </w:r>
      <w:r w:rsidRPr="00DD73DF">
        <w:t>waste is detected and position of waste estimated, the target is locked, and the robot will move</w:t>
      </w:r>
      <w:r w:rsidR="00A93BB8" w:rsidRPr="00DD73DF">
        <w:t xml:space="preserve"> towards waste for collection. </w:t>
      </w:r>
      <w:r w:rsidR="000C4CA7" w:rsidRPr="00DD73DF">
        <w:t xml:space="preserve">There is design using </w:t>
      </w:r>
      <w:r w:rsidRPr="00DD73DF">
        <w:t>laser sensor that draw</w:t>
      </w:r>
      <w:r w:rsidR="003B50ED" w:rsidRPr="00DD73DF">
        <w:t>s</w:t>
      </w:r>
      <w:r w:rsidRPr="00DD73DF">
        <w:t xml:space="preserve"> a 3D model of the surrounded area for detecting waste, </w:t>
      </w:r>
      <w:r w:rsidR="000C4CA7" w:rsidRPr="00DD73DF">
        <w:t xml:space="preserve">or, tactile sensor </w:t>
      </w:r>
      <w:r w:rsidR="003B50ED" w:rsidRPr="00DD73DF">
        <w:fldChar w:fldCharType="begin"/>
      </w:r>
      <w:r w:rsidR="004244EB" w:rsidRPr="00DD73DF">
        <w:instrText xml:space="preserve"> ADDIN EN.CITE &lt;EndNote&gt;&lt;Cite&gt;&lt;Author&gt;Agrawal&lt;/Author&gt;&lt;Year&gt;2013&lt;/Year&gt;&lt;RecNum&gt;4&lt;/RecNum&gt;&lt;DisplayText&gt;(Agrawal and Bhattacharya 2013)&lt;/DisplayText&gt;&lt;record&gt;&lt;rec-number&gt;4&lt;/rec-number&gt;&lt;foreign-keys&gt;&lt;key app="EN" db-id="zfw2wafpy2vspqe5r2bxt9wmw59e0ez5rsez" timestamp="1568493304"&gt;4&lt;/key&gt;&lt;/foreign-keys&gt;&lt;ref-type name="Book Section"&gt;5&lt;/ref-type&gt;&lt;contributors&gt;&lt;authors&gt;&lt;author&gt;Agrawal, Pranay&lt;/author&gt;&lt;author&gt;Bhattacharya, Bishakh&lt;/author&gt;&lt;/authors&gt;&lt;/contributors&gt;&lt;titles&gt;&lt;title&gt;Aquatic Multi-Robot System For Lake Cleaning&lt;/title&gt;&lt;secondary-title&gt;Nature-Inspired Mobile Robotics&lt;/secondary-title&gt;&lt;/titles&gt;&lt;pages&gt;171-178&lt;/pages&gt;&lt;dates&gt;&lt;year&gt;2013&lt;/year&gt;&lt;/dates&gt;&lt;publisher&gt;World Scientific&lt;/publisher&gt;&lt;urls&gt;&lt;/urls&gt;&lt;/record&gt;&lt;/Cite&gt;&lt;/EndNote&gt;</w:instrText>
      </w:r>
      <w:r w:rsidR="003B50ED" w:rsidRPr="00DD73DF">
        <w:fldChar w:fldCharType="separate"/>
      </w:r>
      <w:r w:rsidR="004244EB" w:rsidRPr="00DD73DF">
        <w:rPr>
          <w:noProof/>
        </w:rPr>
        <w:t xml:space="preserve">(Agrawal </w:t>
      </w:r>
      <w:r w:rsidR="000C4CA7" w:rsidRPr="00DD73DF">
        <w:rPr>
          <w:noProof/>
        </w:rPr>
        <w:t xml:space="preserve">&amp; Bhattacharya, </w:t>
      </w:r>
      <w:r w:rsidR="004244EB" w:rsidRPr="00DD73DF">
        <w:rPr>
          <w:noProof/>
        </w:rPr>
        <w:t>2013)</w:t>
      </w:r>
      <w:r w:rsidR="003B50ED" w:rsidRPr="00DD73DF">
        <w:fldChar w:fldCharType="end"/>
      </w:r>
      <w:r w:rsidRPr="00DD73DF">
        <w:t>. Using sensors are gr</w:t>
      </w:r>
      <w:r w:rsidR="003B50ED" w:rsidRPr="00DD73DF">
        <w:t>eat</w:t>
      </w:r>
      <w:r w:rsidRPr="00DD73DF">
        <w:t xml:space="preserve"> for waste removal if the waste location is already known but for unknown areas, GPS system </w:t>
      </w:r>
      <w:r w:rsidR="00A93BB8" w:rsidRPr="00DD73DF">
        <w:t>is a recommended addition</w:t>
      </w:r>
      <w:r w:rsidRPr="00DD73DF">
        <w:t xml:space="preserve"> </w:t>
      </w:r>
      <w:r w:rsidR="00A93BB8" w:rsidRPr="00DD73DF">
        <w:t xml:space="preserve">for </w:t>
      </w:r>
      <w:r w:rsidRPr="00DD73DF">
        <w:t xml:space="preserve">better </w:t>
      </w:r>
      <w:r w:rsidR="00A93BB8" w:rsidRPr="00DD73DF">
        <w:t xml:space="preserve">waste removal </w:t>
      </w:r>
      <w:r w:rsidRPr="00DD73DF">
        <w:t>performance.</w:t>
      </w:r>
    </w:p>
    <w:p w14:paraId="43CB81A2" w14:textId="270251C1" w:rsidR="005E78AE" w:rsidRDefault="005E78AE" w:rsidP="00030992">
      <w:pPr>
        <w:spacing w:line="360" w:lineRule="auto"/>
        <w:jc w:val="both"/>
      </w:pPr>
      <w:r>
        <w:t xml:space="preserve">With the health of water bodies </w:t>
      </w:r>
      <w:r w:rsidRPr="000A5A40">
        <w:t>deteriorating</w:t>
      </w:r>
      <w:r>
        <w:t xml:space="preserve"> due to floating waste, the routine task to clean water surface becomes interesting with </w:t>
      </w:r>
      <w:r w:rsidR="003B50ED">
        <w:t xml:space="preserve">the </w:t>
      </w:r>
      <w:r>
        <w:t>application of robotics. In this proposal</w:t>
      </w:r>
      <w:r w:rsidR="002E41C7">
        <w:t>,</w:t>
      </w:r>
      <w:r>
        <w:t xml:space="preserve"> I am interested to design a suitable floating waste removal robot for use at lake, pond or reservoirs. </w:t>
      </w:r>
      <w:r w:rsidRPr="000A5A40">
        <w:t xml:space="preserve">In my design, I will consider </w:t>
      </w:r>
      <w:r>
        <w:lastRenderedPageBreak/>
        <w:t xml:space="preserve">theoretical and practical considerations which cover robot structure, material, capacity </w:t>
      </w:r>
      <w:r w:rsidRPr="000A5A40">
        <w:t xml:space="preserve">of waste </w:t>
      </w:r>
      <w:r>
        <w:t>collector and container</w:t>
      </w:r>
      <w:r w:rsidRPr="000A5A40">
        <w:t xml:space="preserve">, waste collection technique </w:t>
      </w:r>
      <w:r>
        <w:t>as well as the</w:t>
      </w:r>
      <w:r w:rsidRPr="000A5A40">
        <w:t xml:space="preserve"> robot navigation strategies for optimal </w:t>
      </w:r>
      <w:r>
        <w:t xml:space="preserve">floating waste removal. </w:t>
      </w:r>
    </w:p>
    <w:p w14:paraId="23C41541" w14:textId="77777777" w:rsidR="004D7A37" w:rsidRDefault="004D7A37" w:rsidP="00030992">
      <w:pPr>
        <w:spacing w:line="360" w:lineRule="auto"/>
        <w:jc w:val="both"/>
      </w:pPr>
    </w:p>
    <w:p w14:paraId="57076DCF" w14:textId="590D0A1D" w:rsidR="005E78AE" w:rsidRPr="004D7A37" w:rsidRDefault="004D7A37" w:rsidP="00030992">
      <w:pPr>
        <w:spacing w:line="360" w:lineRule="auto"/>
        <w:jc w:val="both"/>
        <w:rPr>
          <w:b/>
        </w:rPr>
      </w:pPr>
      <w:r w:rsidRPr="004D7A37">
        <w:rPr>
          <w:b/>
        </w:rPr>
        <w:t xml:space="preserve">2 – </w:t>
      </w:r>
      <w:r w:rsidR="00030992">
        <w:rPr>
          <w:b/>
        </w:rPr>
        <w:t xml:space="preserve">Brief </w:t>
      </w:r>
      <w:r w:rsidRPr="004D7A37">
        <w:rPr>
          <w:b/>
        </w:rPr>
        <w:t>Literature Review</w:t>
      </w:r>
    </w:p>
    <w:p w14:paraId="4D87DC78" w14:textId="0FC2D8D8" w:rsidR="003B50ED" w:rsidRPr="00072399" w:rsidRDefault="003B50ED" w:rsidP="00030992">
      <w:pPr>
        <w:spacing w:line="360" w:lineRule="auto"/>
        <w:jc w:val="both"/>
      </w:pPr>
      <w:r>
        <w:t>For cleaning water surface many methods have been used since the pollution is</w:t>
      </w:r>
      <w:r w:rsidR="00CE3F80">
        <w:t xml:space="preserve"> coming from different sources.</w:t>
      </w:r>
      <w:r w:rsidR="005D241A">
        <w:t xml:space="preserve"> Some </w:t>
      </w:r>
      <w:r>
        <w:t xml:space="preserve">research has focused on cleaning algal and they designed robot specifically for that problem </w:t>
      </w:r>
      <w:r w:rsidR="009A11DE">
        <w:fldChar w:fldCharType="begin"/>
      </w:r>
      <w:r w:rsidR="004244EB">
        <w:instrText xml:space="preserve"> ADDIN EN.CITE &lt;EndNote&gt;&lt;Cite&gt;&lt;Author&gt;Jung&lt;/Author&gt;&lt;Year&gt;2017&lt;/Year&gt;&lt;RecNum&gt;9&lt;/RecNum&gt;&lt;DisplayText&gt;(Jung et al. 2017)&lt;/DisplayText&gt;&lt;record&gt;&lt;rec-number&gt;9&lt;/rec-number&gt;&lt;foreign-keys&gt;&lt;key app="EN" db-id="zfw2wafpy2vspqe5r2bxt9wmw59e0ez5rsez" timestamp="1568494987"&gt;9&lt;/key&gt;&lt;/foreign-keys&gt;&lt;ref-type name="Journal Article"&gt;17&lt;/ref-type&gt;&lt;contributors&gt;&lt;authors&gt;&lt;author&gt;Jung, Sungwook&lt;/author&gt;&lt;author&gt;Cho, Hoon&lt;/author&gt;&lt;author&gt;Kim, Donghoon&lt;/author&gt;&lt;author&gt;Kim, Kyukwang&lt;/author&gt;&lt;author&gt;Han, Jong-In&lt;/author&gt;&lt;author&gt;Myung, Hyun&lt;/author&gt;&lt;/authors&gt;&lt;/contributors&gt;&lt;titles&gt;&lt;title&gt;Development of algal bloom removal system using unmanned aerial vehicle and surface vehicle&lt;/title&gt;&lt;secondary-title&gt;IEEE Access&lt;/secondary-title&gt;&lt;/titles&gt;&lt;periodical&gt;&lt;full-title&gt;IEEE Access&lt;/full-title&gt;&lt;/periodical&gt;&lt;pages&gt;22166-22176&lt;/pages&gt;&lt;volume&gt;5&lt;/volume&gt;&lt;dates&gt;&lt;year&gt;2017&lt;/year&gt;&lt;/dates&gt;&lt;publisher&gt;IEEE&lt;/publisher&gt;&lt;isbn&gt;2169-3536&lt;/isbn&gt;&lt;urls&gt;&lt;/urls&gt;&lt;/record&gt;&lt;/Cite&gt;&lt;/EndNote&gt;</w:instrText>
      </w:r>
      <w:r w:rsidR="009A11DE">
        <w:fldChar w:fldCharType="separate"/>
      </w:r>
      <w:r w:rsidR="004244EB">
        <w:rPr>
          <w:noProof/>
        </w:rPr>
        <w:t xml:space="preserve">Jung et al. </w:t>
      </w:r>
      <w:r w:rsidR="005D241A">
        <w:rPr>
          <w:noProof/>
        </w:rPr>
        <w:t>(</w:t>
      </w:r>
      <w:r w:rsidR="004244EB">
        <w:rPr>
          <w:noProof/>
        </w:rPr>
        <w:t>2017)</w:t>
      </w:r>
      <w:r w:rsidR="009A11DE">
        <w:fldChar w:fldCharType="end"/>
      </w:r>
      <w:r>
        <w:t xml:space="preserve"> since it is a real issue in some countries.</w:t>
      </w:r>
      <w:r w:rsidR="005D241A">
        <w:t xml:space="preserve"> However,</w:t>
      </w:r>
      <w:r>
        <w:t xml:space="preserve"> </w:t>
      </w:r>
      <w:r w:rsidR="005D241A">
        <w:t>this section describes recent works in surface cleaning robot for lake, pond and water reservoirs.</w:t>
      </w:r>
    </w:p>
    <w:p w14:paraId="44897E45" w14:textId="7838667E" w:rsidR="002E30B2" w:rsidRPr="00DD73DF" w:rsidRDefault="00017348" w:rsidP="00030992">
      <w:pPr>
        <w:spacing w:line="360" w:lineRule="auto"/>
        <w:jc w:val="both"/>
      </w:pPr>
      <w:r w:rsidRPr="00DD73DF">
        <w:t>C</w:t>
      </w:r>
      <w:r w:rsidR="003B50ED" w:rsidRPr="00DD73DF">
        <w:t xml:space="preserve">apturing </w:t>
      </w:r>
      <w:r w:rsidR="008C47BB" w:rsidRPr="00DD73DF">
        <w:t xml:space="preserve">waste on water </w:t>
      </w:r>
      <w:r w:rsidR="003B50ED" w:rsidRPr="00DD73DF">
        <w:t xml:space="preserve">surface and trap it, is </w:t>
      </w:r>
      <w:r w:rsidR="005D241A" w:rsidRPr="00DD73DF">
        <w:t>a</w:t>
      </w:r>
      <w:r w:rsidR="00DD73DF">
        <w:rPr>
          <w:rStyle w:val="CommentReference"/>
        </w:rPr>
        <w:t xml:space="preserve"> S</w:t>
      </w:r>
      <w:r w:rsidRPr="00DD73DF">
        <w:t xml:space="preserve">trategy proposed by </w:t>
      </w:r>
      <w:proofErr w:type="spellStart"/>
      <w:r w:rsidRPr="00DD73DF">
        <w:t>Dahlan</w:t>
      </w:r>
      <w:proofErr w:type="spellEnd"/>
      <w:r w:rsidRPr="00DD73DF">
        <w:t xml:space="preserve"> et al. (2019) and Abrams (2018). </w:t>
      </w:r>
      <w:r w:rsidR="008C47BB" w:rsidRPr="00DD73DF">
        <w:t xml:space="preserve">Net is </w:t>
      </w:r>
      <w:r w:rsidRPr="00DD73DF">
        <w:t xml:space="preserve">useful for waste capturing, with </w:t>
      </w:r>
      <w:proofErr w:type="spellStart"/>
      <w:r w:rsidRPr="00DD73DF">
        <w:t>Dahlan</w:t>
      </w:r>
      <w:proofErr w:type="spellEnd"/>
      <w:r w:rsidRPr="00DD73DF">
        <w:t xml:space="preserve"> et al. (2019) preferring </w:t>
      </w:r>
      <w:r w:rsidR="003B50ED" w:rsidRPr="00DD73DF">
        <w:t>nylon net</w:t>
      </w:r>
      <w:r w:rsidRPr="00DD73DF">
        <w:t xml:space="preserve"> for </w:t>
      </w:r>
      <w:r w:rsidR="003B50ED" w:rsidRPr="00DD73DF">
        <w:t>it is cheap in price and easy to replace</w:t>
      </w:r>
      <w:r w:rsidRPr="00DD73DF">
        <w:t xml:space="preserve"> w</w:t>
      </w:r>
      <w:r w:rsidR="003B50ED" w:rsidRPr="00DD73DF">
        <w:t xml:space="preserve">hile </w:t>
      </w:r>
      <w:r w:rsidRPr="00DD73DF">
        <w:t xml:space="preserve">Abrams (2018) opted for metal net. Their </w:t>
      </w:r>
      <w:r w:rsidR="003B50ED" w:rsidRPr="00DD73DF">
        <w:t xml:space="preserve">robots </w:t>
      </w:r>
      <w:r w:rsidR="00DE1686" w:rsidRPr="00DD73DF">
        <w:t>were</w:t>
      </w:r>
      <w:r w:rsidR="003B50ED" w:rsidRPr="00DD73DF">
        <w:t xml:space="preserve"> made from PVC pipes in </w:t>
      </w:r>
      <w:r w:rsidR="00CC5F27" w:rsidRPr="00DD73DF">
        <w:t>similar</w:t>
      </w:r>
      <w:r w:rsidR="003B50ED" w:rsidRPr="00DD73DF">
        <w:t xml:space="preserve"> shape </w:t>
      </w:r>
      <w:r w:rsidR="00CC5F27" w:rsidRPr="00DD73DF">
        <w:t>to a</w:t>
      </w:r>
      <w:r w:rsidR="003B50ED" w:rsidRPr="00DD73DF">
        <w:t xml:space="preserve"> catamaran boat. </w:t>
      </w:r>
      <w:proofErr w:type="spellStart"/>
      <w:r w:rsidRPr="00DD73DF">
        <w:t>Dahlan</w:t>
      </w:r>
      <w:proofErr w:type="spellEnd"/>
      <w:r w:rsidRPr="00DD73DF">
        <w:t xml:space="preserve"> et al. (2019)</w:t>
      </w:r>
      <w:r w:rsidR="008C47BB" w:rsidRPr="00DD73DF">
        <w:t xml:space="preserve"> showed</w:t>
      </w:r>
      <w:r w:rsidR="005032CC" w:rsidRPr="00DD73DF">
        <w:t xml:space="preserve"> </w:t>
      </w:r>
      <w:r w:rsidR="003B50ED" w:rsidRPr="00DD73DF">
        <w:t>tele</w:t>
      </w:r>
      <w:r w:rsidR="005032CC" w:rsidRPr="00DD73DF">
        <w:t>-</w:t>
      </w:r>
      <w:r w:rsidR="003B50ED" w:rsidRPr="00DD73DF">
        <w:t>operated</w:t>
      </w:r>
      <w:r w:rsidR="00DE1686" w:rsidRPr="00DD73DF">
        <w:t xml:space="preserve"> </w:t>
      </w:r>
      <w:r w:rsidR="008C47BB" w:rsidRPr="00DD73DF">
        <w:t xml:space="preserve">robot controlled </w:t>
      </w:r>
      <w:r w:rsidR="00DE1686" w:rsidRPr="00DD73DF">
        <w:t xml:space="preserve">by </w:t>
      </w:r>
      <w:r w:rsidR="003B50ED" w:rsidRPr="00DD73DF">
        <w:t>user</w:t>
      </w:r>
      <w:r w:rsidR="008C47BB" w:rsidRPr="00DD73DF">
        <w:t xml:space="preserve"> with</w:t>
      </w:r>
      <w:r w:rsidR="003B50ED" w:rsidRPr="00DD73DF">
        <w:t xml:space="preserve"> additional function</w:t>
      </w:r>
      <w:r w:rsidR="00DE1686" w:rsidRPr="00DD73DF">
        <w:t xml:space="preserve"> like</w:t>
      </w:r>
      <w:r w:rsidR="003B50ED" w:rsidRPr="00DD73DF">
        <w:t xml:space="preserve"> water puri</w:t>
      </w:r>
      <w:r w:rsidR="005446D9" w:rsidRPr="00DD73DF">
        <w:t xml:space="preserve">fication system. The system </w:t>
      </w:r>
      <w:r w:rsidR="003B50ED" w:rsidRPr="00DD73DF">
        <w:t>use</w:t>
      </w:r>
      <w:r w:rsidR="00DE1686" w:rsidRPr="00DD73DF">
        <w:t>d</w:t>
      </w:r>
      <w:r w:rsidR="003B50ED" w:rsidRPr="00DD73DF">
        <w:t xml:space="preserve"> two-stage filtering unit</w:t>
      </w:r>
      <w:r w:rsidR="005032CC" w:rsidRPr="00DD73DF">
        <w:t>s</w:t>
      </w:r>
      <w:r w:rsidR="005446D9" w:rsidRPr="00DD73DF">
        <w:t>. T</w:t>
      </w:r>
      <w:r w:rsidR="003B50ED" w:rsidRPr="00DD73DF">
        <w:t xml:space="preserve">he first stage </w:t>
      </w:r>
      <w:r w:rsidR="005446D9" w:rsidRPr="00DD73DF">
        <w:t xml:space="preserve">is </w:t>
      </w:r>
      <w:r w:rsidR="00701483" w:rsidRPr="00DD73DF">
        <w:t>a</w:t>
      </w:r>
      <w:r w:rsidR="003B50ED" w:rsidRPr="00DD73DF">
        <w:t xml:space="preserve"> sediment filter</w:t>
      </w:r>
      <w:r w:rsidR="005446D9" w:rsidRPr="00DD73DF">
        <w:t xml:space="preserve"> which </w:t>
      </w:r>
      <w:r w:rsidR="00701483" w:rsidRPr="00DD73DF">
        <w:t>filters</w:t>
      </w:r>
      <w:r w:rsidR="003B50ED" w:rsidRPr="00DD73DF">
        <w:t xml:space="preserve"> the </w:t>
      </w:r>
      <w:r w:rsidR="00DD73DF" w:rsidRPr="00DD73DF">
        <w:t>con</w:t>
      </w:r>
      <w:r w:rsidR="00DD73DF">
        <w:t>ta</w:t>
      </w:r>
      <w:r w:rsidR="00DD73DF" w:rsidRPr="00DD73DF">
        <w:t>mination</w:t>
      </w:r>
      <w:r w:rsidR="003B50ED" w:rsidRPr="00DD73DF">
        <w:t xml:space="preserve"> that c</w:t>
      </w:r>
      <w:r w:rsidR="005446D9" w:rsidRPr="00DD73DF">
        <w:t>an be seen by the naked eyes.  T</w:t>
      </w:r>
      <w:r w:rsidR="003B50ED" w:rsidRPr="00DD73DF">
        <w:t xml:space="preserve">he second stage </w:t>
      </w:r>
      <w:r w:rsidR="005446D9" w:rsidRPr="00DD73DF">
        <w:t xml:space="preserve">is </w:t>
      </w:r>
      <w:r w:rsidR="00701483" w:rsidRPr="00DD73DF">
        <w:t>a</w:t>
      </w:r>
      <w:r w:rsidR="003B50ED" w:rsidRPr="00DD73DF">
        <w:t xml:space="preserve"> carbon filter </w:t>
      </w:r>
      <w:r w:rsidR="005446D9" w:rsidRPr="00DD73DF">
        <w:t xml:space="preserve">which </w:t>
      </w:r>
      <w:r w:rsidR="003B50ED" w:rsidRPr="00DD73DF">
        <w:t xml:space="preserve">remove heavy iron </w:t>
      </w:r>
      <w:r w:rsidR="008C47BB" w:rsidRPr="00DD73DF">
        <w:t>contained</w:t>
      </w:r>
      <w:r w:rsidR="003B50ED" w:rsidRPr="00DD73DF">
        <w:t xml:space="preserve"> inside. </w:t>
      </w:r>
      <w:r w:rsidR="008C47BB" w:rsidRPr="00DD73DF">
        <w:t>In Abrams (2018), the robot</w:t>
      </w:r>
      <w:r w:rsidR="005A038A" w:rsidRPr="00DD73DF">
        <w:t xml:space="preserve"> </w:t>
      </w:r>
      <w:r w:rsidR="008C47BB" w:rsidRPr="00DD73DF">
        <w:t xml:space="preserve">can be </w:t>
      </w:r>
      <w:r w:rsidR="003B50ED" w:rsidRPr="00DD73DF">
        <w:t>remote</w:t>
      </w:r>
      <w:r w:rsidR="008C47BB" w:rsidRPr="00DD73DF">
        <w:t>ly</w:t>
      </w:r>
      <w:r w:rsidR="003B50ED" w:rsidRPr="00DD73DF">
        <w:t xml:space="preserve"> access</w:t>
      </w:r>
      <w:r w:rsidR="008C47BB" w:rsidRPr="00DD73DF">
        <w:t>ed</w:t>
      </w:r>
      <w:r w:rsidR="003B50ED" w:rsidRPr="00DD73DF">
        <w:t xml:space="preserve"> through web-game-like website that allows contribution from any user in cleaning the water. </w:t>
      </w:r>
      <w:r w:rsidR="008C47BB" w:rsidRPr="00DD73DF">
        <w:t xml:space="preserve">In both designs, </w:t>
      </w:r>
      <w:r w:rsidR="003B50ED" w:rsidRPr="00DD73DF">
        <w:t xml:space="preserve">battery </w:t>
      </w:r>
      <w:r w:rsidR="008C47BB" w:rsidRPr="00DD73DF">
        <w:t xml:space="preserve">is used </w:t>
      </w:r>
      <w:r w:rsidR="003B50ED" w:rsidRPr="00DD73DF">
        <w:t>to power up the vehicle.</w:t>
      </w:r>
    </w:p>
    <w:p w14:paraId="36FDFC3B" w14:textId="1C1C016D" w:rsidR="002E30B2" w:rsidRPr="00DD73DF" w:rsidRDefault="005A038A" w:rsidP="00030992">
      <w:pPr>
        <w:spacing w:line="360" w:lineRule="auto"/>
        <w:jc w:val="both"/>
      </w:pPr>
      <w:r w:rsidRPr="00DD73DF">
        <w:rPr>
          <w:bCs/>
        </w:rPr>
        <w:fldChar w:fldCharType="begin"/>
      </w:r>
      <w:r w:rsidR="004244EB" w:rsidRPr="00DD73DF">
        <w:rPr>
          <w:bCs/>
        </w:rPr>
        <w:instrText xml:space="preserve"> ADDIN EN.CITE &lt;EndNote&gt;&lt;Cite&gt;&lt;Author&gt;Sumroengrit&lt;/Author&gt;&lt;Year&gt;2017&lt;/Year&gt;&lt;RecNum&gt;1&lt;/RecNum&gt;&lt;DisplayText&gt;(Sumroengrit and Ruangpayoongsak 2017)&lt;/DisplayText&gt;&lt;record&gt;&lt;rec-number&gt;1&lt;/rec-number&gt;&lt;foreign-keys&gt;&lt;key app="EN" db-id="zfw2wafpy2vspqe5r2bxt9wmw59e0ez5rsez" timestamp="1568493176"&gt;1&lt;/key&gt;&lt;/foreign-keys&gt;&lt;ref-type name="Conference Proceedings"&gt;10&lt;/ref-type&gt;&lt;contributors&gt;&lt;authors&gt;&lt;author&gt;Sumroengrit, Jakkrit&lt;/author&gt;&lt;author&gt;Ruangpayoongsak, Niramon&lt;/author&gt;&lt;/authors&gt;&lt;/contributors&gt;&lt;titles&gt;&lt;title&gt;Economic Floating Waste Detectionfor Surface Cleaning Robots&lt;/title&gt;&lt;alt-title&gt;MATEC Web of Conferences&lt;/alt-title&gt;&lt;/titles&gt;&lt;pages&gt;08001&lt;/pages&gt;&lt;volume&gt;95&lt;/volume&gt;&lt;dates&gt;&lt;year&gt;2017&lt;/year&gt;&lt;pub-dates&gt;&lt;date&gt;2017&lt;/date&gt;&lt;/pub-dates&gt;&lt;/dates&gt;&lt;publisher&gt;EDP Sciences&lt;/publisher&gt;&lt;isbn&gt;2261-236X&lt;/isbn&gt;&lt;urls&gt;&lt;/urls&gt;&lt;/record&gt;&lt;/Cite&gt;&lt;/EndNote&gt;</w:instrText>
      </w:r>
      <w:r w:rsidRPr="00DD73DF">
        <w:rPr>
          <w:bCs/>
        </w:rPr>
        <w:fldChar w:fldCharType="separate"/>
      </w:r>
      <w:r w:rsidR="004244EB" w:rsidRPr="00DD73DF">
        <w:rPr>
          <w:bCs/>
          <w:noProof/>
        </w:rPr>
        <w:t xml:space="preserve">Sumroengrit </w:t>
      </w:r>
      <w:r w:rsidR="00C86072" w:rsidRPr="00DD73DF">
        <w:rPr>
          <w:bCs/>
          <w:noProof/>
        </w:rPr>
        <w:t>&amp;</w:t>
      </w:r>
      <w:r w:rsidR="004244EB" w:rsidRPr="00DD73DF">
        <w:rPr>
          <w:bCs/>
          <w:noProof/>
        </w:rPr>
        <w:t xml:space="preserve"> Ruangpayoongsak </w:t>
      </w:r>
      <w:r w:rsidR="00C86072" w:rsidRPr="00DD73DF">
        <w:rPr>
          <w:bCs/>
          <w:noProof/>
        </w:rPr>
        <w:t>(</w:t>
      </w:r>
      <w:r w:rsidR="004244EB" w:rsidRPr="00DD73DF">
        <w:rPr>
          <w:bCs/>
          <w:noProof/>
        </w:rPr>
        <w:t>2017)</w:t>
      </w:r>
      <w:r w:rsidRPr="00DD73DF">
        <w:rPr>
          <w:bCs/>
        </w:rPr>
        <w:fldChar w:fldCharType="end"/>
      </w:r>
      <w:r w:rsidR="00C86072" w:rsidRPr="00DD73DF">
        <w:rPr>
          <w:bCs/>
        </w:rPr>
        <w:t xml:space="preserve"> and </w:t>
      </w:r>
      <w:r w:rsidRPr="00DD73DF">
        <w:rPr>
          <w:bCs/>
        </w:rPr>
        <w:fldChar w:fldCharType="begin"/>
      </w:r>
      <w:r w:rsidR="004244EB" w:rsidRPr="00DD73DF">
        <w:rPr>
          <w:bCs/>
        </w:rPr>
        <w:instrText xml:space="preserve"> ADDIN EN.CITE &lt;EndNote&gt;&lt;Cite&gt;&lt;Author&gt;Ruangpayoongsak&lt;/Author&gt;&lt;Year&gt;2017&lt;/Year&gt;&lt;RecNum&gt;12&lt;/RecNum&gt;&lt;DisplayText&gt;(Ruangpayoongsak, Sumroengrit, and Leanglum 2017)&lt;/DisplayText&gt;&lt;record&gt;&lt;rec-number&gt;12&lt;/rec-number&gt;&lt;foreign-keys&gt;&lt;key app="EN" db-id="zfw2wafpy2vspqe5r2bxt9wmw59e0ez5rsez" timestamp="1568495721"&gt;12&lt;/key&gt;&lt;/foreign-keys&gt;&lt;ref-type name="Conference Proceedings"&gt;10&lt;/ref-type&gt;&lt;contributors&gt;&lt;authors&gt;&lt;author&gt;Ruangpayoongsak, Niramon&lt;/author&gt;&lt;author&gt;Sumroengrit, Jakkrit&lt;/author&gt;&lt;author&gt;Leanglum, Monthian&lt;/author&gt;&lt;/authors&gt;&lt;/contributors&gt;&lt;titles&gt;&lt;title&gt;A floating waste scooper robot on water surface&lt;/title&gt;&lt;alt-title&gt;2017 17th International Conference on Control, Automation and Systems (ICCAS)&lt;/alt-title&gt;&lt;/titles&gt;&lt;pages&gt;1543-1548&lt;/pages&gt;&lt;dates&gt;&lt;year&gt;2017&lt;/year&gt;&lt;pub-dates&gt;&lt;date&gt;2017&lt;/date&gt;&lt;/pub-dates&gt;&lt;/dates&gt;&lt;publisher&gt;IEEE&lt;/publisher&gt;&lt;isbn&gt;8993215146&lt;/isbn&gt;&lt;urls&gt;&lt;/urls&gt;&lt;/record&gt;&lt;/Cite&gt;&lt;/EndNote&gt;</w:instrText>
      </w:r>
      <w:r w:rsidRPr="00DD73DF">
        <w:rPr>
          <w:bCs/>
        </w:rPr>
        <w:fldChar w:fldCharType="separate"/>
      </w:r>
      <w:r w:rsidR="004244EB" w:rsidRPr="00DD73DF">
        <w:rPr>
          <w:bCs/>
          <w:noProof/>
        </w:rPr>
        <w:t>Ruangpayoongsak</w:t>
      </w:r>
      <w:r w:rsidR="00C86072" w:rsidRPr="00DD73DF">
        <w:rPr>
          <w:bCs/>
          <w:noProof/>
        </w:rPr>
        <w:t xml:space="preserve"> et al. (</w:t>
      </w:r>
      <w:r w:rsidR="004244EB" w:rsidRPr="00DD73DF">
        <w:rPr>
          <w:bCs/>
          <w:noProof/>
        </w:rPr>
        <w:t>2017)</w:t>
      </w:r>
      <w:r w:rsidRPr="00DD73DF">
        <w:rPr>
          <w:bCs/>
        </w:rPr>
        <w:fldChar w:fldCharType="end"/>
      </w:r>
      <w:r w:rsidR="003B50ED" w:rsidRPr="00DD73DF">
        <w:t xml:space="preserve"> designed </w:t>
      </w:r>
      <w:r w:rsidR="00C86072" w:rsidRPr="00DD73DF">
        <w:t xml:space="preserve">two paddle wheels and a rudder for movement </w:t>
      </w:r>
      <w:r w:rsidR="003B50ED" w:rsidRPr="00DD73DF">
        <w:t>for cleaning on calm water surface such as city canal, lak</w:t>
      </w:r>
      <w:r w:rsidR="00C86072" w:rsidRPr="00DD73DF">
        <w:t xml:space="preserve">e, pond, and pool. Both waste collection designs showed similarity in using </w:t>
      </w:r>
      <w:r w:rsidR="003B50ED" w:rsidRPr="00DD73DF">
        <w:t>two scoopers</w:t>
      </w:r>
      <w:r w:rsidR="00701483" w:rsidRPr="00DD73DF">
        <w:t>,</w:t>
      </w:r>
      <w:r w:rsidR="003B50ED" w:rsidRPr="00DD73DF">
        <w:t xml:space="preserve"> one in the middle </w:t>
      </w:r>
      <w:r w:rsidR="00C86072" w:rsidRPr="00DD73DF">
        <w:t xml:space="preserve">and </w:t>
      </w:r>
      <w:r w:rsidR="003B50ED" w:rsidRPr="00DD73DF">
        <w:t xml:space="preserve">another </w:t>
      </w:r>
      <w:r w:rsidR="00701483" w:rsidRPr="00DD73DF">
        <w:t>in</w:t>
      </w:r>
      <w:r w:rsidR="003B50ED" w:rsidRPr="00DD73DF">
        <w:t xml:space="preserve"> the front</w:t>
      </w:r>
      <w:r w:rsidR="00C86072" w:rsidRPr="00DD73DF">
        <w:t>, w</w:t>
      </w:r>
      <w:r w:rsidR="003B50ED" w:rsidRPr="00DD73DF">
        <w:t>ith a waste container in the center</w:t>
      </w:r>
      <w:r w:rsidR="00C86072" w:rsidRPr="00DD73DF">
        <w:t>. L</w:t>
      </w:r>
      <w:r w:rsidR="003B50ED" w:rsidRPr="00DD73DF">
        <w:t>aser sensor</w:t>
      </w:r>
      <w:r w:rsidR="004570D2" w:rsidRPr="00DD73DF">
        <w:t>s is used</w:t>
      </w:r>
      <w:r w:rsidR="003B50ED" w:rsidRPr="00DD73DF">
        <w:t xml:space="preserve"> for detecting garbage </w:t>
      </w:r>
      <w:r w:rsidR="004570D2" w:rsidRPr="00DD73DF">
        <w:t xml:space="preserve">and the </w:t>
      </w:r>
      <w:r w:rsidR="003B50ED" w:rsidRPr="00DD73DF">
        <w:t>GPS, IMU</w:t>
      </w:r>
      <w:r w:rsidR="004570D2" w:rsidRPr="00DD73DF">
        <w:t xml:space="preserve"> and</w:t>
      </w:r>
      <w:r w:rsidR="003B50ED" w:rsidRPr="00DD73DF">
        <w:t xml:space="preserve"> Tile sensor</w:t>
      </w:r>
      <w:r w:rsidR="004570D2" w:rsidRPr="00DD73DF">
        <w:t>s are also utilized</w:t>
      </w:r>
      <w:r w:rsidR="003B50ED" w:rsidRPr="00DD73DF">
        <w:t xml:space="preserve">. </w:t>
      </w:r>
      <w:r w:rsidR="004570D2" w:rsidRPr="00DD73DF">
        <w:rPr>
          <w:bCs/>
        </w:rPr>
        <w:fldChar w:fldCharType="begin"/>
      </w:r>
      <w:r w:rsidR="004570D2" w:rsidRPr="00DD73DF">
        <w:rPr>
          <w:bCs/>
        </w:rPr>
        <w:instrText xml:space="preserve"> ADDIN EN.CITE &lt;EndNote&gt;&lt;Cite&gt;&lt;Author&gt;Ruangpayoongsak&lt;/Author&gt;&lt;Year&gt;2017&lt;/Year&gt;&lt;RecNum&gt;12&lt;/RecNum&gt;&lt;DisplayText&gt;(Ruangpayoongsak, Sumroengrit, and Leanglum 2017)&lt;/DisplayText&gt;&lt;record&gt;&lt;rec-number&gt;12&lt;/rec-number&gt;&lt;foreign-keys&gt;&lt;key app="EN" db-id="zfw2wafpy2vspqe5r2bxt9wmw59e0ez5rsez" timestamp="1568495721"&gt;12&lt;/key&gt;&lt;/foreign-keys&gt;&lt;ref-type name="Conference Proceedings"&gt;10&lt;/ref-type&gt;&lt;contributors&gt;&lt;authors&gt;&lt;author&gt;Ruangpayoongsak, Niramon&lt;/author&gt;&lt;author&gt;Sumroengrit, Jakkrit&lt;/author&gt;&lt;author&gt;Leanglum, Monthian&lt;/author&gt;&lt;/authors&gt;&lt;/contributors&gt;&lt;titles&gt;&lt;title&gt;A floating waste scooper robot on water surface&lt;/title&gt;&lt;alt-title&gt;2017 17th International Conference on Control, Automation and Systems (ICCAS)&lt;/alt-title&gt;&lt;/titles&gt;&lt;pages&gt;1543-1548&lt;/pages&gt;&lt;dates&gt;&lt;year&gt;2017&lt;/year&gt;&lt;pub-dates&gt;&lt;date&gt;2017&lt;/date&gt;&lt;/pub-dates&gt;&lt;/dates&gt;&lt;publisher&gt;IEEE&lt;/publisher&gt;&lt;isbn&gt;8993215146&lt;/isbn&gt;&lt;urls&gt;&lt;/urls&gt;&lt;/record&gt;&lt;/Cite&gt;&lt;/EndNote&gt;</w:instrText>
      </w:r>
      <w:r w:rsidR="004570D2" w:rsidRPr="00DD73DF">
        <w:rPr>
          <w:bCs/>
        </w:rPr>
        <w:fldChar w:fldCharType="separate"/>
      </w:r>
      <w:r w:rsidR="004570D2" w:rsidRPr="00DD73DF">
        <w:rPr>
          <w:bCs/>
          <w:noProof/>
        </w:rPr>
        <w:t>Ruangpayoongsak et al. (2017)</w:t>
      </w:r>
      <w:r w:rsidR="004570D2" w:rsidRPr="00DD73DF">
        <w:rPr>
          <w:bCs/>
        </w:rPr>
        <w:fldChar w:fldCharType="end"/>
      </w:r>
      <w:r w:rsidR="004570D2" w:rsidRPr="00DD73DF">
        <w:rPr>
          <w:bCs/>
        </w:rPr>
        <w:t xml:space="preserve"> upgraded the robot with a </w:t>
      </w:r>
      <w:r w:rsidR="003B50ED" w:rsidRPr="00DD73DF">
        <w:t>tele</w:t>
      </w:r>
      <w:r w:rsidR="004570D2" w:rsidRPr="00DD73DF">
        <w:t xml:space="preserve">operated camera. </w:t>
      </w:r>
    </w:p>
    <w:p w14:paraId="63AB2FC6" w14:textId="1C2B3D73" w:rsidR="002E30B2" w:rsidRPr="00DD73DF" w:rsidRDefault="00F15DFE" w:rsidP="00030992">
      <w:pPr>
        <w:spacing w:line="360" w:lineRule="auto"/>
        <w:jc w:val="both"/>
      </w:pPr>
      <w:r w:rsidRPr="00DD73DF">
        <w:t>The</w:t>
      </w:r>
      <w:r w:rsidR="003B50ED" w:rsidRPr="00DD73DF">
        <w:t xml:space="preserve"> </w:t>
      </w:r>
      <w:r w:rsidR="00116546" w:rsidRPr="00DD73DF">
        <w:fldChar w:fldCharType="begin"/>
      </w:r>
      <w:r w:rsidR="007E69C2" w:rsidRPr="00DD73DF">
        <w:instrText xml:space="preserve"> ADDIN EN.CITE &lt;EndNote&gt;&lt;Cite&gt;&lt;Author&gt;Blue Growth&lt;/Author&gt;&lt;Year&gt;n.d.&lt;/Year&gt;&lt;RecNum&gt;13&lt;/RecNum&gt;&lt;DisplayText&gt;(Blue Growth n.d.)&lt;/DisplayText&gt;&lt;record&gt;&lt;rec-number&gt;13&lt;/rec-number&gt;&lt;foreign-keys&gt;&lt;key app="EN" db-id="zfw2wafpy2vspqe5r2bxt9wmw59e0ez5rsez" timestamp="1568496047"&gt;13&lt;/key&gt;&lt;/foreign-keys&gt;&lt;ref-type name="Web Page"&gt;12&lt;/ref-type&gt;&lt;contributors&gt;&lt;authors&gt;&lt;author&gt;Blue Growth,&lt;/author&gt;&lt;/authors&gt;&lt;/contributors&gt;&lt;titles&gt;&lt;title&gt;Ranmarine - Wast Shark&lt;/title&gt;&lt;/titles&gt;&lt;volume&gt;2019&lt;/volume&gt;&lt;number&gt;Sep 16&lt;/number&gt;&lt;dates&gt;&lt;year&gt;n.d.&lt;/year&gt;&lt;/dates&gt;&lt;urls&gt;&lt;related-urls&gt;&lt;url&gt;http://www.blue-growth.org/Blue_Growth_Media_A_To_Z/Shark_Waste_RanMarine_Harbour_Cleaning_Autonomous_Drone_Docking.htm&lt;/url&gt;&lt;/related-urls&gt;&lt;/urls&gt;&lt;/record&gt;&lt;/Cite&gt;&lt;/EndNote&gt;</w:instrText>
      </w:r>
      <w:r w:rsidR="00116546" w:rsidRPr="00DD73DF">
        <w:fldChar w:fldCharType="separate"/>
      </w:r>
      <w:r w:rsidR="007E69C2" w:rsidRPr="00DD73DF">
        <w:rPr>
          <w:noProof/>
        </w:rPr>
        <w:t>Blue Growth</w:t>
      </w:r>
      <w:r w:rsidR="00116546" w:rsidRPr="00DD73DF">
        <w:fldChar w:fldCharType="end"/>
      </w:r>
      <w:r w:rsidRPr="00DD73DF">
        <w:t xml:space="preserve"> (</w:t>
      </w:r>
      <w:proofErr w:type="spellStart"/>
      <w:r w:rsidRPr="00DD73DF">
        <w:t>yyyy</w:t>
      </w:r>
      <w:proofErr w:type="spellEnd"/>
      <w:r w:rsidRPr="00DD73DF">
        <w:t xml:space="preserve">) is a </w:t>
      </w:r>
      <w:r w:rsidR="00B00490" w:rsidRPr="00DD73DF">
        <w:t>waste</w:t>
      </w:r>
      <w:r w:rsidRPr="00DD73DF">
        <w:t xml:space="preserve"> collection robot equipped with additional sensors that allows</w:t>
      </w:r>
      <w:r w:rsidR="00B06B2C" w:rsidRPr="00DD73DF">
        <w:t xml:space="preserve"> it </w:t>
      </w:r>
      <w:r w:rsidRPr="00DD73DF">
        <w:t xml:space="preserve">to </w:t>
      </w:r>
      <w:r w:rsidR="003B50ED" w:rsidRPr="00DD73DF">
        <w:t xml:space="preserve">sense water temperature, pH, conductivity, Oxidation-Reduction Potential, and depth. </w:t>
      </w:r>
      <w:r w:rsidRPr="00DD73DF">
        <w:t>Blue Growth weighs</w:t>
      </w:r>
      <w:r w:rsidR="003B50ED" w:rsidRPr="00DD73DF">
        <w:t xml:space="preserve"> 39kg </w:t>
      </w:r>
      <w:r w:rsidRPr="00DD73DF">
        <w:t xml:space="preserve">and is </w:t>
      </w:r>
      <w:r w:rsidR="003B50ED" w:rsidRPr="00DD73DF">
        <w:t>1.5m</w:t>
      </w:r>
      <w:r w:rsidRPr="00DD73DF">
        <w:t xml:space="preserve"> in</w:t>
      </w:r>
      <w:r w:rsidR="003B50ED" w:rsidRPr="00DD73DF">
        <w:t xml:space="preserve"> length</w:t>
      </w:r>
      <w:r w:rsidRPr="00DD73DF">
        <w:t xml:space="preserve">. It is rectangular </w:t>
      </w:r>
      <w:r w:rsidR="00B00490" w:rsidRPr="00DD73DF">
        <w:t>in</w:t>
      </w:r>
      <w:r w:rsidRPr="00DD73DF">
        <w:t xml:space="preserve"> shape that </w:t>
      </w:r>
      <w:r w:rsidR="00B00490" w:rsidRPr="00DD73DF">
        <w:t>follows</w:t>
      </w:r>
      <w:r w:rsidRPr="00DD73DF">
        <w:t xml:space="preserve"> </w:t>
      </w:r>
      <w:r w:rsidR="00B00490" w:rsidRPr="00DD73DF">
        <w:t>waste</w:t>
      </w:r>
      <w:r w:rsidRPr="00DD73DF">
        <w:t xml:space="preserve"> and </w:t>
      </w:r>
      <w:r w:rsidR="00B00490" w:rsidRPr="00DD73DF">
        <w:t xml:space="preserve">contain them </w:t>
      </w:r>
      <w:r w:rsidRPr="00DD73DF">
        <w:t>in the middle part of the robot’s body. The IADYS (</w:t>
      </w:r>
      <w:proofErr w:type="spellStart"/>
      <w:r w:rsidRPr="00DD73DF">
        <w:t>yyyy</w:t>
      </w:r>
      <w:proofErr w:type="spellEnd"/>
      <w:r w:rsidRPr="00DD73DF">
        <w:t xml:space="preserve">) </w:t>
      </w:r>
      <w:r w:rsidR="009036E1" w:rsidRPr="00DD73DF">
        <w:t xml:space="preserve">is another example of waste collection robot that is half in size and weight to the Blue Growth. However, the IADYS does not have the sampling sensing capacity. </w:t>
      </w:r>
      <w:r w:rsidR="00BE7F20" w:rsidRPr="00DD73DF">
        <w:t xml:space="preserve">In terms of shape, the IADYS is square shape and similar to a catamaran boat. The IADYS has a cargo net on the back. </w:t>
      </w:r>
      <w:r w:rsidR="00B06B2C" w:rsidRPr="00DD73DF">
        <w:lastRenderedPageBreak/>
        <w:t>The cargo net was able to</w:t>
      </w:r>
      <w:r w:rsidR="003B50ED" w:rsidRPr="00DD73DF">
        <w:t xml:space="preserve"> capture an</w:t>
      </w:r>
      <w:r w:rsidR="00B06B2C" w:rsidRPr="00DD73DF">
        <w:t>d contain</w:t>
      </w:r>
      <w:r w:rsidR="003B50ED" w:rsidRPr="00DD73DF">
        <w:t xml:space="preserve"> the </w:t>
      </w:r>
      <w:r w:rsidR="005A038A" w:rsidRPr="00DD73DF">
        <w:t>waste. Both</w:t>
      </w:r>
      <w:r w:rsidR="003B50ED" w:rsidRPr="00DD73DF">
        <w:t xml:space="preserve"> </w:t>
      </w:r>
      <w:r w:rsidR="00B2333D" w:rsidRPr="00DD73DF">
        <w:t xml:space="preserve">the Blue Growth and IADYS are </w:t>
      </w:r>
      <w:r w:rsidR="003B50ED" w:rsidRPr="00DD73DF">
        <w:t>remote-controlled. However,</w:t>
      </w:r>
      <w:r w:rsidR="00DA0911" w:rsidRPr="00DD73DF">
        <w:t xml:space="preserve"> the Blue Growth has a level 1 automation </w:t>
      </w:r>
      <w:r w:rsidR="003B50ED" w:rsidRPr="00DD73DF">
        <w:t>that c</w:t>
      </w:r>
      <w:r w:rsidR="00B06B2C" w:rsidRPr="00DD73DF">
        <w:t>ould</w:t>
      </w:r>
      <w:r w:rsidR="003B50ED" w:rsidRPr="00DD73DF">
        <w:t xml:space="preserve"> find </w:t>
      </w:r>
      <w:r w:rsidR="005A038A" w:rsidRPr="00DD73DF">
        <w:t>its</w:t>
      </w:r>
      <w:r w:rsidR="003B50ED" w:rsidRPr="00DD73DF">
        <w:t xml:space="preserve"> way back from the harbor basin to a docking station, where it c</w:t>
      </w:r>
      <w:r w:rsidR="00B06B2C" w:rsidRPr="00DD73DF">
        <w:t>ould</w:t>
      </w:r>
      <w:r w:rsidR="003B50ED" w:rsidRPr="00DD73DF">
        <w:t xml:space="preserve"> deposit the collected trash and re-charge its batteries. </w:t>
      </w:r>
    </w:p>
    <w:p w14:paraId="14EDB4F4" w14:textId="0D575F88" w:rsidR="00022E3C" w:rsidRPr="00DD73DF" w:rsidRDefault="00116546" w:rsidP="00030992">
      <w:pPr>
        <w:spacing w:line="360" w:lineRule="auto"/>
        <w:jc w:val="both"/>
      </w:pPr>
      <w:r w:rsidRPr="00DD73DF">
        <w:rPr>
          <w:bCs/>
        </w:rPr>
        <w:fldChar w:fldCharType="begin"/>
      </w:r>
      <w:r w:rsidR="004244EB" w:rsidRPr="00DD73DF">
        <w:rPr>
          <w:bCs/>
        </w:rPr>
        <w:instrText xml:space="preserve"> ADDIN EN.CITE &lt;EndNote&gt;&lt;Cite&gt;&lt;Author&gt;Sinha&lt;/Author&gt;&lt;Year&gt;2014&lt;/Year&gt;&lt;RecNum&gt;2&lt;/RecNum&gt;&lt;DisplayText&gt;(Sinha et al. 2014)&lt;/DisplayText&gt;&lt;record&gt;&lt;rec-number&gt;2&lt;/rec-number&gt;&lt;foreign-keys&gt;&lt;key app="EN" db-id="zfw2wafpy2vspqe5r2bxt9wmw59e0ez5rsez" timestamp="1568493210"&gt;2&lt;/key&gt;&lt;/foreign-keys&gt;&lt;ref-type name="Conference Proceedings"&gt;10&lt;/ref-type&gt;&lt;contributors&gt;&lt;authors&gt;&lt;author&gt;Sinha, Aakash&lt;/author&gt;&lt;author&gt;Bhardwaj, Prashant&lt;/author&gt;&lt;author&gt;Vaibhav, Bipul&lt;/author&gt;&lt;author&gt;Mohommad, Noor&lt;/author&gt;&lt;/authors&gt;&lt;/contributors&gt;&lt;titles&gt;&lt;title&gt;Research and development of Ro-boat: an autonomous river cleaning robot&lt;/title&gt;&lt;alt-title&gt;Intelligent Robots and Computer Vision XXXI: Algorithms and Techniques&lt;/alt-title&gt;&lt;/titles&gt;&lt;pages&gt;90250Q&lt;/pages&gt;&lt;volume&gt;9025&lt;/volume&gt;&lt;dates&gt;&lt;year&gt;2014&lt;/year&gt;&lt;pub-dates&gt;&lt;date&gt;2014&lt;/date&gt;&lt;/pub-dates&gt;&lt;/dates&gt;&lt;publisher&gt;International Society for Optics and Photonics&lt;/publisher&gt;&lt;urls&gt;&lt;/urls&gt;&lt;/record&gt;&lt;/Cite&gt;&lt;/EndNote&gt;</w:instrText>
      </w:r>
      <w:r w:rsidRPr="00DD73DF">
        <w:rPr>
          <w:bCs/>
        </w:rPr>
        <w:fldChar w:fldCharType="separate"/>
      </w:r>
      <w:r w:rsidR="004244EB" w:rsidRPr="00DD73DF">
        <w:rPr>
          <w:bCs/>
          <w:noProof/>
        </w:rPr>
        <w:t xml:space="preserve">Sinha et al. </w:t>
      </w:r>
      <w:r w:rsidR="00866D09" w:rsidRPr="00DD73DF">
        <w:rPr>
          <w:bCs/>
          <w:noProof/>
        </w:rPr>
        <w:t>(</w:t>
      </w:r>
      <w:r w:rsidR="004244EB" w:rsidRPr="00DD73DF">
        <w:rPr>
          <w:bCs/>
          <w:noProof/>
        </w:rPr>
        <w:t>2014)</w:t>
      </w:r>
      <w:r w:rsidRPr="00DD73DF">
        <w:rPr>
          <w:bCs/>
        </w:rPr>
        <w:fldChar w:fldCharType="end"/>
      </w:r>
      <w:r w:rsidR="003B50ED" w:rsidRPr="00DD73DF">
        <w:t xml:space="preserve"> </w:t>
      </w:r>
      <w:r w:rsidR="00866D09" w:rsidRPr="00DD73DF">
        <w:t xml:space="preserve">proposed </w:t>
      </w:r>
      <w:r w:rsidR="003B50ED" w:rsidRPr="00DD73DF">
        <w:t>another design that use</w:t>
      </w:r>
      <w:r w:rsidR="00B06B2C" w:rsidRPr="00DD73DF">
        <w:t>d</w:t>
      </w:r>
      <w:r w:rsidR="003B50ED" w:rsidRPr="00DD73DF">
        <w:t xml:space="preserve"> robotic arm and object detection with a camera, to detect and collect waste. The structure consist</w:t>
      </w:r>
      <w:r w:rsidR="00B06B2C" w:rsidRPr="00DD73DF">
        <w:t>ed</w:t>
      </w:r>
      <w:r w:rsidR="003B50ED" w:rsidRPr="00DD73DF">
        <w:t xml:space="preserve"> of a twin-hull boat structure with two methods of propulsion. With extra two underwater propulsion</w:t>
      </w:r>
      <w:r w:rsidR="00866D09" w:rsidRPr="00DD73DF">
        <w:t>s</w:t>
      </w:r>
      <w:r w:rsidR="003B50ED" w:rsidRPr="00DD73DF">
        <w:t xml:space="preserve"> they claim</w:t>
      </w:r>
      <w:r w:rsidR="00B06B2C" w:rsidRPr="00DD73DF">
        <w:t>ed</w:t>
      </w:r>
      <w:r w:rsidR="003B50ED" w:rsidRPr="00DD73DF">
        <w:t xml:space="preserve"> that their design achieve</w:t>
      </w:r>
      <w:r w:rsidR="00B06B2C" w:rsidRPr="00DD73DF">
        <w:t>d</w:t>
      </w:r>
      <w:r w:rsidR="003B50ED" w:rsidRPr="00DD73DF">
        <w:t xml:space="preserve"> very precise turning while the boat </w:t>
      </w:r>
      <w:r w:rsidR="00B06B2C" w:rsidRPr="00DD73DF">
        <w:t>was</w:t>
      </w:r>
      <w:r w:rsidR="003B50ED" w:rsidRPr="00DD73DF">
        <w:t xml:space="preserve"> stationary on water. The robot </w:t>
      </w:r>
      <w:r w:rsidR="00310CD6" w:rsidRPr="00DD73DF">
        <w:t>is able to</w:t>
      </w:r>
      <w:r w:rsidR="003B50ED" w:rsidRPr="00DD73DF">
        <w:t xml:space="preserve"> pick up solid waste </w:t>
      </w:r>
      <w:r w:rsidR="00866D09" w:rsidRPr="00DD73DF">
        <w:t>with two degree of f</w:t>
      </w:r>
      <w:r w:rsidR="003B50ED" w:rsidRPr="00DD73DF">
        <w:t>reedom robotic arm</w:t>
      </w:r>
      <w:r w:rsidR="00310CD6" w:rsidRPr="00DD73DF">
        <w:t xml:space="preserve"> and </w:t>
      </w:r>
      <w:r w:rsidR="003B50ED" w:rsidRPr="00DD73DF">
        <w:t xml:space="preserve">a gear operated mechanical gripper. </w:t>
      </w:r>
      <w:r w:rsidR="00310CD6" w:rsidRPr="00DD73DF">
        <w:t xml:space="preserve">In terms of power, solar panel </w:t>
      </w:r>
      <w:r w:rsidR="003B50ED" w:rsidRPr="00DD73DF">
        <w:t>with batteries</w:t>
      </w:r>
      <w:r w:rsidR="00310CD6" w:rsidRPr="00DD73DF">
        <w:t xml:space="preserve"> are selected</w:t>
      </w:r>
      <w:r w:rsidR="003B50ED" w:rsidRPr="00DD73DF">
        <w:t xml:space="preserve"> to power up the robot. </w:t>
      </w:r>
    </w:p>
    <w:p w14:paraId="0F3030F1" w14:textId="234ED20C" w:rsidR="00072399" w:rsidRPr="00DD73DF" w:rsidRDefault="00022E3C" w:rsidP="00030992">
      <w:pPr>
        <w:spacing w:line="360" w:lineRule="auto"/>
        <w:jc w:val="both"/>
      </w:pPr>
      <w:r w:rsidRPr="00DD73DF">
        <w:rPr>
          <w:bCs/>
        </w:rPr>
        <w:t xml:space="preserve">Conveyor belt is a popular mechanism for water surface waste collection robot (Rafique &amp; </w:t>
      </w:r>
      <w:proofErr w:type="spellStart"/>
      <w:r w:rsidRPr="00DD73DF">
        <w:rPr>
          <w:bCs/>
        </w:rPr>
        <w:t>Langde</w:t>
      </w:r>
      <w:proofErr w:type="spellEnd"/>
      <w:r w:rsidRPr="00DD73DF">
        <w:rPr>
          <w:bCs/>
        </w:rPr>
        <w:t xml:space="preserve">, 2017; Wang et al., 2008; Agrawal &amp; Bhattacharya, 2013; Se et al., 2009). The conveyor belt is commonly placed at the front side of the robot with a collector at the back. </w:t>
      </w:r>
      <w:r w:rsidR="00D5456D" w:rsidRPr="00DD73DF">
        <w:rPr>
          <w:bCs/>
        </w:rPr>
        <w:t xml:space="preserve">Rafique &amp; </w:t>
      </w:r>
      <w:proofErr w:type="spellStart"/>
      <w:r w:rsidR="00D5456D" w:rsidRPr="00DD73DF">
        <w:rPr>
          <w:bCs/>
        </w:rPr>
        <w:t>Langde</w:t>
      </w:r>
      <w:proofErr w:type="spellEnd"/>
      <w:r w:rsidR="00D5456D" w:rsidRPr="00DD73DF">
        <w:rPr>
          <w:bCs/>
        </w:rPr>
        <w:t xml:space="preserve"> (2017) proposed an RF radio to control the robot remotely. Wang et al. (2008) proposed obstacle detection on the robot block diagram that allows switching ‘on’ and ‘off’ of the conveyor belt automatically. </w:t>
      </w:r>
      <w:r w:rsidR="00171F55" w:rsidRPr="00DD73DF">
        <w:rPr>
          <w:bCs/>
        </w:rPr>
        <w:t xml:space="preserve">Agrawal &amp; Bhattacharya (2013) proposed tactile sensors for waste detection because it has been noted that </w:t>
      </w:r>
      <w:r w:rsidR="002E41C7" w:rsidRPr="00DD73DF">
        <w:t xml:space="preserve">majority of </w:t>
      </w:r>
      <w:r w:rsidR="003128A3" w:rsidRPr="00DD73DF">
        <w:t>the range finding sensors</w:t>
      </w:r>
      <w:r w:rsidR="00171F55" w:rsidRPr="00DD73DF">
        <w:t xml:space="preserve"> such as the </w:t>
      </w:r>
      <w:r w:rsidR="003128A3" w:rsidRPr="00DD73DF">
        <w:t>ultrasonic</w:t>
      </w:r>
      <w:r w:rsidR="002E41C7" w:rsidRPr="00DD73DF">
        <w:t xml:space="preserve">, </w:t>
      </w:r>
      <w:r w:rsidR="003128A3" w:rsidRPr="00DD73DF">
        <w:t>infra</w:t>
      </w:r>
      <w:r w:rsidR="00171F55" w:rsidRPr="00DD73DF">
        <w:t>red</w:t>
      </w:r>
      <w:r w:rsidR="003128A3" w:rsidRPr="00DD73DF">
        <w:t xml:space="preserve"> and </w:t>
      </w:r>
      <w:r w:rsidR="00220F99" w:rsidRPr="00DD73DF">
        <w:t>etc.</w:t>
      </w:r>
      <w:r w:rsidR="002E41C7" w:rsidRPr="00DD73DF">
        <w:t xml:space="preserve"> that work well on land are either unusable in water bodies or are unable to differentiate between hard rocks and leaves. </w:t>
      </w:r>
      <w:r w:rsidR="002E41C7" w:rsidRPr="00DD73DF">
        <w:fldChar w:fldCharType="begin"/>
      </w:r>
      <w:r w:rsidR="004244EB" w:rsidRPr="00DD73DF">
        <w:instrText xml:space="preserve"> ADDIN EN.CITE &lt;EndNote&gt;&lt;Cite&gt;&lt;Author&gt;Su&lt;/Author&gt;&lt;Year&gt;2009&lt;/Year&gt;&lt;RecNum&gt;3&lt;/RecNum&gt;&lt;DisplayText&gt;(Su et al. 2009)&lt;/DisplayText&gt;&lt;record&gt;&lt;rec-number&gt;3&lt;/rec-number&gt;&lt;foreign-keys&gt;&lt;key app="EN" db-id="zfw2wafpy2vspqe5r2bxt9wmw59e0ez5rsez" timestamp="1568493270"&gt;3&lt;/key&gt;&lt;/foreign-keys&gt;&lt;ref-type name="Conference Proceedings"&gt;10&lt;/ref-type&gt;&lt;contributors&gt;&lt;authors&gt;&lt;author&gt;Su, Chen&lt;/author&gt;&lt;author&gt;Dongxing, Wang&lt;/author&gt;&lt;author&gt;Tiansong, Liu&lt;/author&gt;&lt;author&gt;Weichong, Ren&lt;/author&gt;&lt;author&gt;Yachao, Zhong&lt;/author&gt;&lt;/authors&gt;&lt;/contributors&gt;&lt;titles&gt;&lt;title&gt;An autonomous ship for cleaning the garbage floating on a lake&lt;/title&gt;&lt;alt-title&gt;2009 Second International Conference on Intelligent Computation Technology and Automation&lt;/alt-title&gt;&lt;/titles&gt;&lt;pages&gt;471-474&lt;/pages&gt;&lt;volume&gt;3&lt;/volume&gt;&lt;dates&gt;&lt;year&gt;2009&lt;/year&gt;&lt;pub-dates&gt;&lt;date&gt;2009&lt;/date&gt;&lt;/pub-dates&gt;&lt;/dates&gt;&lt;publisher&gt;IEEE&lt;/publisher&gt;&lt;isbn&gt;0769538045&lt;/isbn&gt;&lt;urls&gt;&lt;/urls&gt;&lt;/record&gt;&lt;/Cite&gt;&lt;/EndNote&gt;</w:instrText>
      </w:r>
      <w:r w:rsidR="002E41C7" w:rsidRPr="00DD73DF">
        <w:fldChar w:fldCharType="separate"/>
      </w:r>
      <w:r w:rsidR="004244EB" w:rsidRPr="00DD73DF">
        <w:rPr>
          <w:noProof/>
        </w:rPr>
        <w:t xml:space="preserve">Su et al. </w:t>
      </w:r>
      <w:r w:rsidR="003128A3" w:rsidRPr="00DD73DF">
        <w:rPr>
          <w:noProof/>
        </w:rPr>
        <w:t>(</w:t>
      </w:r>
      <w:r w:rsidR="004244EB" w:rsidRPr="00DD73DF">
        <w:rPr>
          <w:noProof/>
        </w:rPr>
        <w:t>2009)</w:t>
      </w:r>
      <w:r w:rsidR="002E41C7" w:rsidRPr="00DD73DF">
        <w:fldChar w:fldCharType="end"/>
      </w:r>
      <w:r w:rsidR="002E41C7" w:rsidRPr="00DD73DF">
        <w:t xml:space="preserve"> used a motion control strategy based on ultrasonic distance measurement. By analyzing the distribution characteristic</w:t>
      </w:r>
      <w:r w:rsidR="003128A3" w:rsidRPr="00DD73DF">
        <w:t>s</w:t>
      </w:r>
      <w:r w:rsidR="002E41C7" w:rsidRPr="00DD73DF">
        <w:t xml:space="preserve"> of the floating </w:t>
      </w:r>
      <w:r w:rsidR="003128A3" w:rsidRPr="00DD73DF">
        <w:t xml:space="preserve">waste on </w:t>
      </w:r>
      <w:r w:rsidR="002E41C7" w:rsidRPr="00DD73DF">
        <w:t>lake</w:t>
      </w:r>
      <w:r w:rsidR="003128A3" w:rsidRPr="00DD73DF">
        <w:t>s</w:t>
      </w:r>
      <w:r w:rsidR="002E41C7" w:rsidRPr="00DD73DF">
        <w:t xml:space="preserve">, a method for cleaning up floating </w:t>
      </w:r>
      <w:r w:rsidR="003128A3" w:rsidRPr="00DD73DF">
        <w:t>waste</w:t>
      </w:r>
      <w:r w:rsidR="002E41C7" w:rsidRPr="00DD73DF">
        <w:t xml:space="preserve"> round the bank of the lake has been </w:t>
      </w:r>
      <w:r w:rsidR="003128A3" w:rsidRPr="00DD73DF">
        <w:t>proposed</w:t>
      </w:r>
      <w:r w:rsidR="002E41C7" w:rsidRPr="00DD73DF">
        <w:t xml:space="preserve">. </w:t>
      </w:r>
      <w:r w:rsidR="003128A3" w:rsidRPr="00DD73DF">
        <w:t xml:space="preserve">Su et al. (2009) also utilize </w:t>
      </w:r>
      <w:r w:rsidR="00220F99" w:rsidRPr="00DD73DF">
        <w:t>two</w:t>
      </w:r>
      <w:r w:rsidR="002E41C7" w:rsidRPr="00DD73DF">
        <w:t xml:space="preserve"> ultrasonic ranging system to obtain the positioning and the orientation of the cleaning </w:t>
      </w:r>
      <w:r w:rsidR="003128A3" w:rsidRPr="00DD73DF">
        <w:t>robot</w:t>
      </w:r>
      <w:r w:rsidR="002E41C7" w:rsidRPr="00DD73DF">
        <w:t xml:space="preserve"> for path planning.</w:t>
      </w:r>
    </w:p>
    <w:p w14:paraId="21DCE39D" w14:textId="77777777" w:rsidR="003128A3" w:rsidRPr="00017348" w:rsidRDefault="003128A3" w:rsidP="00030992">
      <w:pPr>
        <w:spacing w:line="360" w:lineRule="auto"/>
        <w:ind w:left="360"/>
        <w:jc w:val="both"/>
      </w:pPr>
    </w:p>
    <w:p w14:paraId="1DB7D28D" w14:textId="77777777" w:rsidR="00EF008C" w:rsidRDefault="00EF008C">
      <w:pPr>
        <w:rPr>
          <w:b/>
          <w:lang w:bidi="ar-IQ"/>
        </w:rPr>
      </w:pPr>
      <w:r>
        <w:rPr>
          <w:b/>
          <w:lang w:bidi="ar-IQ"/>
        </w:rPr>
        <w:br w:type="page"/>
      </w:r>
    </w:p>
    <w:p w14:paraId="79DCD52B" w14:textId="0F7BDC1C" w:rsidR="007E5D38" w:rsidRPr="00072399" w:rsidRDefault="00380CAF" w:rsidP="00030992">
      <w:pPr>
        <w:spacing w:line="360" w:lineRule="auto"/>
        <w:jc w:val="both"/>
      </w:pPr>
      <w:r w:rsidRPr="00380CAF">
        <w:rPr>
          <w:b/>
          <w:lang w:bidi="ar-IQ"/>
        </w:rPr>
        <w:lastRenderedPageBreak/>
        <w:t>3 - Methodology</w:t>
      </w:r>
    </w:p>
    <w:p w14:paraId="15B26820" w14:textId="77777777" w:rsidR="001363A9" w:rsidRDefault="001363A9" w:rsidP="00030992">
      <w:pPr>
        <w:spacing w:line="360" w:lineRule="auto"/>
        <w:jc w:val="both"/>
      </w:pPr>
      <w:r>
        <w:t>Here are three (3) objectives for the proposed work:</w:t>
      </w:r>
    </w:p>
    <w:p w14:paraId="785149CC" w14:textId="77777777" w:rsidR="001363A9" w:rsidRDefault="001363A9" w:rsidP="00030992">
      <w:pPr>
        <w:pStyle w:val="ListParagraph"/>
        <w:numPr>
          <w:ilvl w:val="0"/>
          <w:numId w:val="2"/>
        </w:numPr>
        <w:spacing w:line="360" w:lineRule="auto"/>
        <w:jc w:val="both"/>
      </w:pPr>
      <w:r w:rsidRPr="00395272">
        <w:t xml:space="preserve">To study appropriate discriminators in </w:t>
      </w:r>
      <w:r>
        <w:t>designing</w:t>
      </w:r>
      <w:r w:rsidRPr="00395272">
        <w:t xml:space="preserve"> high performing </w:t>
      </w:r>
      <w:r>
        <w:t>robot</w:t>
      </w:r>
      <w:r w:rsidRPr="00395272">
        <w:t xml:space="preserve"> for efficient </w:t>
      </w:r>
      <w:r>
        <w:t>surface</w:t>
      </w:r>
      <w:r w:rsidRPr="00395272">
        <w:t xml:space="preserve"> water </w:t>
      </w:r>
      <w:r>
        <w:t>cleaning</w:t>
      </w:r>
    </w:p>
    <w:p w14:paraId="6188FD76" w14:textId="77777777" w:rsidR="001363A9" w:rsidRDefault="001363A9" w:rsidP="00030992">
      <w:pPr>
        <w:pStyle w:val="ListParagraph"/>
        <w:numPr>
          <w:ilvl w:val="0"/>
          <w:numId w:val="2"/>
        </w:numPr>
        <w:spacing w:line="360" w:lineRule="auto"/>
        <w:jc w:val="both"/>
      </w:pPr>
      <w:r>
        <w:t>To test the performance of the proposed prototype in real-time</w:t>
      </w:r>
    </w:p>
    <w:p w14:paraId="5F707680" w14:textId="77777777" w:rsidR="001363A9" w:rsidRDefault="001363A9" w:rsidP="00030992">
      <w:pPr>
        <w:pStyle w:val="ListParagraph"/>
        <w:numPr>
          <w:ilvl w:val="0"/>
          <w:numId w:val="2"/>
        </w:numPr>
        <w:spacing w:line="360" w:lineRule="auto"/>
        <w:jc w:val="both"/>
      </w:pPr>
      <w:r>
        <w:t>To evaluate and compare the performance of the proposed prototype with existing solutions</w:t>
      </w:r>
    </w:p>
    <w:p w14:paraId="787EF625" w14:textId="77777777" w:rsidR="001363A9" w:rsidRDefault="001363A9" w:rsidP="00030992">
      <w:pPr>
        <w:spacing w:line="360" w:lineRule="auto"/>
        <w:ind w:left="360"/>
        <w:jc w:val="both"/>
      </w:pPr>
      <w:r>
        <w:t>Here are the proposed SMART objectives for the proposed work:</w:t>
      </w:r>
    </w:p>
    <w:p w14:paraId="39B5EDFE" w14:textId="77777777" w:rsidR="001363A9" w:rsidRDefault="001363A9" w:rsidP="00030992">
      <w:pPr>
        <w:spacing w:after="0" w:line="360" w:lineRule="auto"/>
        <w:ind w:left="360"/>
        <w:jc w:val="both"/>
      </w:pPr>
      <w:r>
        <w:t xml:space="preserve">S - </w:t>
      </w:r>
      <w:r>
        <w:tab/>
        <w:t>Specific, significant, stretching</w:t>
      </w:r>
    </w:p>
    <w:p w14:paraId="1377E931" w14:textId="77777777" w:rsidR="001363A9" w:rsidRDefault="001363A9" w:rsidP="00030992">
      <w:pPr>
        <w:spacing w:after="0" w:line="360" w:lineRule="auto"/>
        <w:ind w:left="360"/>
        <w:jc w:val="both"/>
      </w:pPr>
      <w:r>
        <w:t>M - Measurable, meaningful, motivational</w:t>
      </w:r>
    </w:p>
    <w:p w14:paraId="7A39ADF3" w14:textId="77777777" w:rsidR="001363A9" w:rsidRDefault="001363A9" w:rsidP="00030992">
      <w:pPr>
        <w:spacing w:after="0" w:line="360" w:lineRule="auto"/>
        <w:ind w:left="360"/>
        <w:jc w:val="both"/>
      </w:pPr>
      <w:r>
        <w:t xml:space="preserve">A - </w:t>
      </w:r>
      <w:r>
        <w:tab/>
        <w:t>Agreed upon, attainable, achievable, acceptable, action-oriented</w:t>
      </w:r>
    </w:p>
    <w:p w14:paraId="11D3497A" w14:textId="77777777" w:rsidR="001363A9" w:rsidRDefault="001363A9" w:rsidP="00030992">
      <w:pPr>
        <w:spacing w:after="0" w:line="360" w:lineRule="auto"/>
        <w:ind w:left="360"/>
        <w:jc w:val="both"/>
      </w:pPr>
      <w:r>
        <w:t xml:space="preserve">R - </w:t>
      </w:r>
      <w:r>
        <w:tab/>
        <w:t>Realistic, relevant, reasonable, rewarding, results-oriented</w:t>
      </w:r>
    </w:p>
    <w:p w14:paraId="71B68D15" w14:textId="77777777" w:rsidR="001363A9" w:rsidRDefault="001363A9" w:rsidP="00030992">
      <w:pPr>
        <w:spacing w:after="0" w:line="360" w:lineRule="auto"/>
        <w:ind w:left="360"/>
        <w:jc w:val="both"/>
      </w:pPr>
      <w:r>
        <w:t xml:space="preserve">T - </w:t>
      </w:r>
      <w:r>
        <w:tab/>
        <w:t>Time-based, time-bound, timely, tangible, trackable</w:t>
      </w:r>
    </w:p>
    <w:p w14:paraId="034F4E93" w14:textId="77777777" w:rsidR="001363A9" w:rsidRDefault="001363A9" w:rsidP="00030992">
      <w:pPr>
        <w:spacing w:after="0" w:line="360" w:lineRule="auto"/>
        <w:ind w:left="360"/>
        <w:jc w:val="both"/>
      </w:pPr>
    </w:p>
    <w:p w14:paraId="14861F44" w14:textId="77777777" w:rsidR="001363A9" w:rsidRDefault="001363A9" w:rsidP="00030992">
      <w:pPr>
        <w:spacing w:line="360" w:lineRule="auto"/>
        <w:ind w:left="284"/>
        <w:jc w:val="both"/>
      </w:pPr>
      <w:bookmarkStart w:id="0" w:name="_GoBack"/>
      <w:r>
        <w:rPr>
          <w:noProof/>
          <w:lang w:eastAsia="en-US"/>
        </w:rPr>
        <w:drawing>
          <wp:inline distT="0" distB="0" distL="0" distR="0" wp14:anchorId="1F3C6C8C" wp14:editId="3138484B">
            <wp:extent cx="5619750" cy="40208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5620348" cy="4021248"/>
                    </a:xfrm>
                    <a:prstGeom prst="rect">
                      <a:avLst/>
                    </a:prstGeom>
                    <a:noFill/>
                    <a:ln>
                      <a:noFill/>
                    </a:ln>
                  </pic:spPr>
                </pic:pic>
              </a:graphicData>
            </a:graphic>
          </wp:inline>
        </w:drawing>
      </w:r>
      <w:bookmarkEnd w:id="0"/>
    </w:p>
    <w:p w14:paraId="786A4094" w14:textId="77777777" w:rsidR="001363A9" w:rsidRDefault="001363A9" w:rsidP="00030992">
      <w:pPr>
        <w:pStyle w:val="Caption"/>
        <w:spacing w:after="0" w:line="360" w:lineRule="auto"/>
        <w:jc w:val="center"/>
        <w:rPr>
          <w:i w:val="0"/>
          <w:sz w:val="22"/>
          <w:szCs w:val="22"/>
        </w:rPr>
      </w:pPr>
      <w:r w:rsidRPr="00EE5524">
        <w:rPr>
          <w:i w:val="0"/>
          <w:sz w:val="22"/>
          <w:szCs w:val="22"/>
        </w:rPr>
        <w:t xml:space="preserve">Fig. </w:t>
      </w:r>
      <w:r w:rsidRPr="00EE5524">
        <w:rPr>
          <w:i w:val="0"/>
          <w:sz w:val="22"/>
          <w:szCs w:val="22"/>
        </w:rPr>
        <w:fldChar w:fldCharType="begin"/>
      </w:r>
      <w:r w:rsidRPr="00EE5524">
        <w:rPr>
          <w:i w:val="0"/>
          <w:sz w:val="22"/>
          <w:szCs w:val="22"/>
        </w:rPr>
        <w:instrText xml:space="preserve"> SEQ Fig. \* ARABIC </w:instrText>
      </w:r>
      <w:r w:rsidRPr="00EE5524">
        <w:rPr>
          <w:i w:val="0"/>
          <w:sz w:val="22"/>
          <w:szCs w:val="22"/>
        </w:rPr>
        <w:fldChar w:fldCharType="separate"/>
      </w:r>
      <w:r w:rsidRPr="00EE5524">
        <w:rPr>
          <w:i w:val="0"/>
          <w:sz w:val="22"/>
          <w:szCs w:val="22"/>
        </w:rPr>
        <w:t>1</w:t>
      </w:r>
      <w:r w:rsidRPr="00EE5524">
        <w:rPr>
          <w:i w:val="0"/>
          <w:sz w:val="22"/>
          <w:szCs w:val="22"/>
        </w:rPr>
        <w:fldChar w:fldCharType="end"/>
      </w:r>
      <w:r w:rsidRPr="00EE5524">
        <w:rPr>
          <w:i w:val="0"/>
          <w:sz w:val="22"/>
          <w:szCs w:val="22"/>
        </w:rPr>
        <w:t>: The SMART objectives</w:t>
      </w:r>
    </w:p>
    <w:p w14:paraId="6A4E94B2" w14:textId="6B6AAC03" w:rsidR="005E78AE" w:rsidRDefault="00380CAF" w:rsidP="00030992">
      <w:pPr>
        <w:spacing w:line="360" w:lineRule="auto"/>
        <w:ind w:left="360"/>
        <w:jc w:val="both"/>
      </w:pPr>
      <w:r>
        <w:lastRenderedPageBreak/>
        <w:t>Fig.</w:t>
      </w:r>
      <w:r w:rsidR="005E78AE">
        <w:t xml:space="preserve"> 1</w:t>
      </w:r>
      <w:r w:rsidR="005E78AE" w:rsidRPr="00EE5524">
        <w:t xml:space="preserve"> shows the mapping of research methodology. </w:t>
      </w:r>
      <w:r w:rsidR="005E78AE">
        <w:t>I will</w:t>
      </w:r>
      <w:r w:rsidR="005E78AE" w:rsidRPr="00EE5524">
        <w:t xml:space="preserve"> begin with </w:t>
      </w:r>
      <w:r w:rsidR="003B50ED">
        <w:t xml:space="preserve">a </w:t>
      </w:r>
      <w:r w:rsidR="005E78AE" w:rsidRPr="00EE5524">
        <w:t xml:space="preserve">literature search and systematic review to identify discriminators before performing </w:t>
      </w:r>
      <w:r w:rsidR="002E41C7">
        <w:t xml:space="preserve">a </w:t>
      </w:r>
      <w:r w:rsidR="005E78AE" w:rsidRPr="00EE5524">
        <w:t xml:space="preserve">conceptual design of the proposed prototype. </w:t>
      </w:r>
      <w:r w:rsidR="005E78AE">
        <w:t>I</w:t>
      </w:r>
      <w:r w:rsidR="005E78AE" w:rsidRPr="00EE5524">
        <w:t xml:space="preserve"> then perform prototype simulation. Once the desired parameters</w:t>
      </w:r>
      <w:r w:rsidR="005E78AE">
        <w:t xml:space="preserve"> are confirmed</w:t>
      </w:r>
      <w:r w:rsidR="005E78AE" w:rsidRPr="00EE5524">
        <w:t xml:space="preserve">, </w:t>
      </w:r>
      <w:r w:rsidR="005E78AE">
        <w:t>I</w:t>
      </w:r>
      <w:r w:rsidR="005E78AE" w:rsidRPr="00EE5524">
        <w:t xml:space="preserve"> will buy parts for the assembly. System integration is next followed by t</w:t>
      </w:r>
      <w:r w:rsidR="005E78AE">
        <w:t xml:space="preserve">esting at the </w:t>
      </w:r>
      <w:proofErr w:type="spellStart"/>
      <w:r w:rsidR="005E78AE">
        <w:t>Tasik</w:t>
      </w:r>
      <w:proofErr w:type="spellEnd"/>
      <w:r w:rsidR="005E78AE">
        <w:t xml:space="preserve"> Varsity, UM and nearby lake in </w:t>
      </w:r>
      <w:proofErr w:type="spellStart"/>
      <w:r w:rsidR="005E78AE">
        <w:t>Petaling</w:t>
      </w:r>
      <w:proofErr w:type="spellEnd"/>
      <w:r w:rsidR="005E78AE">
        <w:t xml:space="preserve"> Jaya.</w:t>
      </w:r>
      <w:r w:rsidR="005E78AE" w:rsidRPr="00EE5524">
        <w:t xml:space="preserve"> </w:t>
      </w:r>
      <w:r w:rsidR="005E78AE">
        <w:t>I</w:t>
      </w:r>
      <w:r w:rsidR="005E78AE" w:rsidRPr="00EE5524">
        <w:t xml:space="preserve"> will compare results taken by prototype against </w:t>
      </w:r>
      <w:r>
        <w:t xml:space="preserve">existing works </w:t>
      </w:r>
      <w:r w:rsidR="005E78AE" w:rsidRPr="00EE5524">
        <w:t xml:space="preserve">to see the performance of </w:t>
      </w:r>
      <w:r w:rsidR="005E78AE">
        <w:t>proposed</w:t>
      </w:r>
      <w:r w:rsidR="005E78AE" w:rsidRPr="00EE5524">
        <w:t xml:space="preserve"> prototype. Finally, </w:t>
      </w:r>
      <w:r w:rsidR="005E78AE">
        <w:t xml:space="preserve">I will write report </w:t>
      </w:r>
      <w:r w:rsidR="005E78AE" w:rsidRPr="00EE5524">
        <w:t>and prepare manuscript for journal publication.</w:t>
      </w:r>
    </w:p>
    <w:p w14:paraId="1075B047" w14:textId="77777777" w:rsidR="005E78AE" w:rsidRDefault="005E78AE" w:rsidP="00030992">
      <w:pPr>
        <w:spacing w:line="360" w:lineRule="auto"/>
        <w:ind w:left="360"/>
        <w:jc w:val="both"/>
      </w:pPr>
    </w:p>
    <w:p w14:paraId="5711F1AD" w14:textId="4C1A0C23" w:rsidR="003B50ED" w:rsidRPr="00380CAF" w:rsidRDefault="00FE1805" w:rsidP="00030992">
      <w:pPr>
        <w:spacing w:line="360" w:lineRule="auto"/>
        <w:jc w:val="both"/>
        <w:rPr>
          <w:rStyle w:val="Hyperlink"/>
          <w:b/>
        </w:rPr>
      </w:pPr>
      <w:r w:rsidRPr="00380CAF">
        <w:rPr>
          <w:b/>
        </w:rPr>
        <w:t>Reference</w:t>
      </w:r>
    </w:p>
    <w:p w14:paraId="019E4C5A" w14:textId="446BEE0F" w:rsidR="007E69C2" w:rsidRPr="007E69C2" w:rsidRDefault="003B50ED" w:rsidP="00030992">
      <w:pPr>
        <w:pStyle w:val="EndNoteBibliography"/>
        <w:spacing w:after="0" w:line="360" w:lineRule="auto"/>
        <w:ind w:left="720" w:hanging="720"/>
      </w:pPr>
      <w:r>
        <w:fldChar w:fldCharType="begin"/>
      </w:r>
      <w:r>
        <w:instrText xml:space="preserve"> ADDIN EN.REFLIST </w:instrText>
      </w:r>
      <w:r>
        <w:fldChar w:fldCharType="separate"/>
      </w:r>
      <w:r w:rsidR="007E69C2" w:rsidRPr="007E69C2">
        <w:t xml:space="preserve">Abrams, Michael. 2018, May 16. 'Remote Robot Cleans Trash from Water', Accessed Sep 02. </w:t>
      </w:r>
      <w:hyperlink r:id="rId8" w:history="1">
        <w:r w:rsidR="007E69C2" w:rsidRPr="007E69C2">
          <w:rPr>
            <w:rStyle w:val="Hyperlink"/>
          </w:rPr>
          <w:t>https://www.asme.org/topics-resources/content/remote-robot-cleans-trash-water</w:t>
        </w:r>
      </w:hyperlink>
      <w:r w:rsidR="007E69C2" w:rsidRPr="007E69C2">
        <w:t>.</w:t>
      </w:r>
    </w:p>
    <w:p w14:paraId="5A58F33B" w14:textId="77777777" w:rsidR="007E69C2" w:rsidRPr="007E69C2" w:rsidRDefault="007E69C2" w:rsidP="00030992">
      <w:pPr>
        <w:pStyle w:val="EndNoteBibliography"/>
        <w:spacing w:after="0" w:line="360" w:lineRule="auto"/>
        <w:ind w:left="720" w:hanging="720"/>
      </w:pPr>
      <w:r w:rsidRPr="007E69C2">
        <w:t xml:space="preserve">Agrawal, Pranay, and Bishakh Bhattacharya. 2013. 'Aquatic Multi-Robot System For Lake Cleaning.' in, </w:t>
      </w:r>
      <w:r w:rsidRPr="007E69C2">
        <w:rPr>
          <w:i/>
        </w:rPr>
        <w:t>Nature-Inspired Mobile Robotics</w:t>
      </w:r>
      <w:r w:rsidRPr="007E69C2">
        <w:t xml:space="preserve"> (World Scientific).</w:t>
      </w:r>
    </w:p>
    <w:p w14:paraId="146C40C2" w14:textId="2E26B525" w:rsidR="007E69C2" w:rsidRPr="007E69C2" w:rsidRDefault="007E69C2" w:rsidP="00030992">
      <w:pPr>
        <w:pStyle w:val="EndNoteBibliography"/>
        <w:spacing w:after="0" w:line="360" w:lineRule="auto"/>
        <w:ind w:left="720" w:hanging="720"/>
      </w:pPr>
      <w:r w:rsidRPr="007E69C2">
        <w:t xml:space="preserve">Blue Growth. n.d. 'Ranmarine - Wast Shark', Accessed Sep 16. </w:t>
      </w:r>
      <w:hyperlink r:id="rId9" w:history="1">
        <w:r w:rsidRPr="007E69C2">
          <w:rPr>
            <w:rStyle w:val="Hyperlink"/>
          </w:rPr>
          <w:t>http://www.blue-growth.org/Blue_Growth_Media_A_To_Z/Shark_Waste_RanMarine_Harbour_Cleaning_Autonomous_Drone_Docking.htm</w:t>
        </w:r>
      </w:hyperlink>
      <w:r w:rsidRPr="007E69C2">
        <w:t>.</w:t>
      </w:r>
    </w:p>
    <w:p w14:paraId="0D49C914" w14:textId="77777777" w:rsidR="007E69C2" w:rsidRPr="007E69C2" w:rsidRDefault="007E69C2" w:rsidP="00030992">
      <w:pPr>
        <w:pStyle w:val="EndNoteBibliography"/>
        <w:spacing w:after="0" w:line="360" w:lineRule="auto"/>
        <w:ind w:left="720" w:hanging="720"/>
      </w:pPr>
      <w:r w:rsidRPr="007E69C2">
        <w:t>Dahlan, Muhamad Qayyum, Herdawatie Abdul Kadir, Khalid Isa, Radzi Ambar, Mohd Rizal Arshad, and Maziyah Mat Noh. 2019. "Development of Surface Cleaning Robot for Shallow Water." In, 45-54. Springer.</w:t>
      </w:r>
    </w:p>
    <w:p w14:paraId="25B36DA5" w14:textId="7C792781" w:rsidR="007E69C2" w:rsidRPr="007E69C2" w:rsidRDefault="007E69C2" w:rsidP="00030992">
      <w:pPr>
        <w:pStyle w:val="EndNoteBibliography"/>
        <w:spacing w:after="0" w:line="360" w:lineRule="auto"/>
        <w:ind w:left="720" w:hanging="720"/>
      </w:pPr>
      <w:r w:rsidRPr="007E69C2">
        <w:t xml:space="preserve">IADYS. n.d. 'An innovative robotic solution for collecting marine waste', Accessed Sep 08. </w:t>
      </w:r>
      <w:hyperlink r:id="rId10" w:history="1">
        <w:r w:rsidRPr="007E69C2">
          <w:rPr>
            <w:rStyle w:val="Hyperlink"/>
          </w:rPr>
          <w:t>https://www.iadys.com/en/jellyfishbot-2/</w:t>
        </w:r>
      </w:hyperlink>
      <w:r w:rsidRPr="007E69C2">
        <w:t>.</w:t>
      </w:r>
    </w:p>
    <w:p w14:paraId="7B973D98" w14:textId="77777777" w:rsidR="007E69C2" w:rsidRPr="007E69C2" w:rsidRDefault="007E69C2" w:rsidP="00030992">
      <w:pPr>
        <w:pStyle w:val="EndNoteBibliography"/>
        <w:spacing w:after="0" w:line="360" w:lineRule="auto"/>
        <w:ind w:left="720" w:hanging="720"/>
      </w:pPr>
      <w:r w:rsidRPr="007E69C2">
        <w:t xml:space="preserve">Jambeck, Jenna R., Roland Geyer, Chris Wilcox, Theodore R. Siegler, Miriam Perryman, Anthony Andrady, Ramani Narayan, and Kara Lavender Law. 2015. 'Plastic waste inputs from land into the ocean', </w:t>
      </w:r>
      <w:r w:rsidRPr="007E69C2">
        <w:rPr>
          <w:i/>
        </w:rPr>
        <w:t>Science</w:t>
      </w:r>
      <w:r w:rsidRPr="007E69C2">
        <w:t>, 347: 768-71.</w:t>
      </w:r>
    </w:p>
    <w:p w14:paraId="4563E5E9" w14:textId="77777777" w:rsidR="007E69C2" w:rsidRPr="007E69C2" w:rsidRDefault="007E69C2" w:rsidP="00030992">
      <w:pPr>
        <w:pStyle w:val="EndNoteBibliography"/>
        <w:spacing w:after="0" w:line="360" w:lineRule="auto"/>
        <w:ind w:left="720" w:hanging="720"/>
      </w:pPr>
      <w:r w:rsidRPr="007E69C2">
        <w:t xml:space="preserve">Jung, Sungwook, Hoon Cho, Donghoon Kim, Kyukwang Kim, Jong-In Han, and Hyun Myung. 2017. 'Development of algal bloom removal system using unmanned aerial vehicle and surface vehicle', </w:t>
      </w:r>
      <w:r w:rsidRPr="007E69C2">
        <w:rPr>
          <w:i/>
        </w:rPr>
        <w:t>IEEE Access</w:t>
      </w:r>
      <w:r w:rsidRPr="007E69C2">
        <w:t>, 5: 22166-76.</w:t>
      </w:r>
    </w:p>
    <w:p w14:paraId="644F47ED" w14:textId="73743D58" w:rsidR="007E69C2" w:rsidRPr="005D241A" w:rsidRDefault="007E69C2" w:rsidP="00030992">
      <w:pPr>
        <w:pStyle w:val="EndNoteBibliography"/>
        <w:spacing w:after="0" w:line="360" w:lineRule="auto"/>
        <w:ind w:left="720" w:hanging="720"/>
      </w:pPr>
      <w:r w:rsidRPr="005D241A">
        <w:t>Rafique, Smsm, and Dr</w:t>
      </w:r>
      <w:r w:rsidR="00534817" w:rsidRPr="005D241A">
        <w:t>.</w:t>
      </w:r>
      <w:r w:rsidRPr="005D241A">
        <w:t xml:space="preserve"> Akash Langde. 2017. 'Design And Fabrication Of River Cleaning Machine', </w:t>
      </w:r>
      <w:r w:rsidRPr="005D241A">
        <w:rPr>
          <w:i/>
        </w:rPr>
        <w:t>IJSART</w:t>
      </w:r>
      <w:r w:rsidRPr="005D241A">
        <w:t>, 3: 8-18.</w:t>
      </w:r>
    </w:p>
    <w:p w14:paraId="05F3BC03" w14:textId="77777777" w:rsidR="007E69C2" w:rsidRPr="007E69C2" w:rsidRDefault="007E69C2" w:rsidP="00030992">
      <w:pPr>
        <w:pStyle w:val="EndNoteBibliography"/>
        <w:spacing w:after="0" w:line="360" w:lineRule="auto"/>
        <w:ind w:left="720" w:hanging="720"/>
      </w:pPr>
      <w:r w:rsidRPr="007E69C2">
        <w:t>Ruangpayoongsak, Niramon, Jakkrit Sumroengrit, and Monthian Leanglum. 2017. "A floating waste scooper robot on water surface." In, 1543-48. IEEE.</w:t>
      </w:r>
    </w:p>
    <w:p w14:paraId="4689A166" w14:textId="4A81FD21" w:rsidR="007E69C2" w:rsidRPr="007E69C2" w:rsidRDefault="007E69C2" w:rsidP="00030992">
      <w:pPr>
        <w:pStyle w:val="EndNoteBibliography"/>
        <w:spacing w:after="0" w:line="360" w:lineRule="auto"/>
        <w:ind w:left="720" w:hanging="720"/>
      </w:pPr>
      <w:r w:rsidRPr="007E69C2">
        <w:lastRenderedPageBreak/>
        <w:t xml:space="preserve">Sears Auto. n.d. 'Different Types of Batteries for your Car', Accessed Sep 15. </w:t>
      </w:r>
      <w:hyperlink r:id="rId11" w:history="1">
        <w:r w:rsidRPr="007E69C2">
          <w:rPr>
            <w:rStyle w:val="Hyperlink"/>
          </w:rPr>
          <w:t>https://www.searsauto.com/car-care-101/different-types-of-batteries-for-your-car</w:t>
        </w:r>
      </w:hyperlink>
      <w:r w:rsidRPr="007E69C2">
        <w:t>.</w:t>
      </w:r>
    </w:p>
    <w:p w14:paraId="2DB277DB" w14:textId="4F16A8F6" w:rsidR="007E69C2" w:rsidRPr="007E69C2" w:rsidRDefault="007E69C2" w:rsidP="00030992">
      <w:pPr>
        <w:pStyle w:val="EndNoteBibliography"/>
        <w:spacing w:after="0" w:line="360" w:lineRule="auto"/>
        <w:ind w:left="720" w:hanging="720"/>
      </w:pPr>
      <w:r w:rsidRPr="007E69C2">
        <w:t>Sinha, Aakash, Prashant Bhardwaj, Bipul Vaibhav, and Noor Moh</w:t>
      </w:r>
      <w:r w:rsidR="00534817">
        <w:t>a</w:t>
      </w:r>
      <w:r w:rsidRPr="007E69C2">
        <w:t>mmad. 2014. "Research and development of Ro-boat: an autonomous river cleaning robot." In, 90250Q. International Society for Optics and Photonics.</w:t>
      </w:r>
    </w:p>
    <w:p w14:paraId="1A61BCD0" w14:textId="370475CE" w:rsidR="00681554" w:rsidRDefault="007E69C2" w:rsidP="00030992">
      <w:pPr>
        <w:pStyle w:val="EndNoteBibliography"/>
        <w:spacing w:after="0" w:line="360" w:lineRule="auto"/>
        <w:ind w:left="720" w:hanging="720"/>
      </w:pPr>
      <w:r w:rsidRPr="007E69C2">
        <w:t>Solar Breeze. n.d. '</w:t>
      </w:r>
      <w:r w:rsidR="00681554" w:rsidRPr="00681554">
        <w:t>How Solar-Breeze NX2 Works</w:t>
      </w:r>
      <w:r w:rsidRPr="007E69C2">
        <w:t xml:space="preserve">', Accessed Sep 11. </w:t>
      </w:r>
      <w:hyperlink r:id="rId12" w:history="1">
        <w:r w:rsidR="00681554">
          <w:rPr>
            <w:rStyle w:val="Hyperlink"/>
          </w:rPr>
          <w:t>https://solar-breeze.com/hows-it-work/</w:t>
        </w:r>
      </w:hyperlink>
    </w:p>
    <w:p w14:paraId="2DEEC27F" w14:textId="77777777" w:rsidR="007E69C2" w:rsidRPr="007E69C2" w:rsidRDefault="007E69C2" w:rsidP="00030992">
      <w:pPr>
        <w:pStyle w:val="EndNoteBibliography"/>
        <w:spacing w:after="0" w:line="360" w:lineRule="auto"/>
        <w:ind w:left="720" w:hanging="720"/>
      </w:pPr>
      <w:r w:rsidRPr="007E69C2">
        <w:t>Su, Chen, Wang Dongxing, Liu Tiansong, Ren Weichong, and Zhong Yachao. 2009. "An autonomous ship for cleaning the garbage floating on a lake." In, 471-74. IEEE.</w:t>
      </w:r>
    </w:p>
    <w:p w14:paraId="65868975" w14:textId="335CD636" w:rsidR="007E69C2" w:rsidRPr="007E69C2" w:rsidRDefault="007E69C2" w:rsidP="00030992">
      <w:pPr>
        <w:pStyle w:val="EndNoteBibliography"/>
        <w:spacing w:after="0" w:line="360" w:lineRule="auto"/>
        <w:ind w:left="720" w:hanging="720"/>
      </w:pPr>
      <w:r w:rsidRPr="007E69C2">
        <w:t>Sumroengrit, Jakkrit, and Niramon Ruangpayoongsak. 2017. "Economic Floating Waste Detection</w:t>
      </w:r>
      <w:r w:rsidR="00534817">
        <w:t xml:space="preserve"> </w:t>
      </w:r>
      <w:r w:rsidRPr="007E69C2">
        <w:t>for Surface Cleaning Robots." In, 08001. EDP Sciences.</w:t>
      </w:r>
    </w:p>
    <w:p w14:paraId="3D3BD5AD" w14:textId="77777777" w:rsidR="007E69C2" w:rsidRPr="007E69C2" w:rsidRDefault="007E69C2" w:rsidP="00030992">
      <w:pPr>
        <w:pStyle w:val="EndNoteBibliography"/>
        <w:spacing w:line="360" w:lineRule="auto"/>
        <w:ind w:left="720" w:hanging="720"/>
      </w:pPr>
      <w:r w:rsidRPr="007E69C2">
        <w:t>Wang, Zhongli, Yunhui Liu, Hoi Wut Yip, Biao Peng, Shuyuan Qiao, and Shi He. 2008. "Design and hydrodynamic modeling of a lake surface cleaning robot." In, 1343-48. IEEE.</w:t>
      </w:r>
    </w:p>
    <w:p w14:paraId="3CD4ED89" w14:textId="282A1616" w:rsidR="00DF3858" w:rsidRDefault="003B50ED" w:rsidP="00030992">
      <w:pPr>
        <w:spacing w:line="360" w:lineRule="auto"/>
        <w:ind w:left="360"/>
        <w:jc w:val="both"/>
      </w:pPr>
      <w:r>
        <w:fldChar w:fldCharType="end"/>
      </w:r>
    </w:p>
    <w:sectPr w:rsidR="00DF385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C653F5"/>
    <w:multiLevelType w:val="hybridMultilevel"/>
    <w:tmpl w:val="B0F66086"/>
    <w:lvl w:ilvl="0" w:tplc="E4481EE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E74B67"/>
    <w:multiLevelType w:val="hybridMultilevel"/>
    <w:tmpl w:val="D83AC1FA"/>
    <w:lvl w:ilvl="0" w:tplc="E4481EE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A26D2D"/>
    <w:multiLevelType w:val="hybridMultilevel"/>
    <w:tmpl w:val="CC625F2C"/>
    <w:lvl w:ilvl="0" w:tplc="E4481EE2">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DE718C6"/>
    <w:multiLevelType w:val="hybridMultilevel"/>
    <w:tmpl w:val="8A5C976C"/>
    <w:lvl w:ilvl="0" w:tplc="D4DEE94C">
      <w:start w:val="3"/>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47A379E1"/>
    <w:multiLevelType w:val="multilevel"/>
    <w:tmpl w:val="DE2002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533604A5"/>
    <w:multiLevelType w:val="hybridMultilevel"/>
    <w:tmpl w:val="E5103D20"/>
    <w:lvl w:ilvl="0" w:tplc="611A7812">
      <w:start w:val="2"/>
      <w:numFmt w:val="bullet"/>
      <w:lvlText w:val="-"/>
      <w:lvlJc w:val="left"/>
      <w:pPr>
        <w:ind w:left="720" w:hanging="360"/>
      </w:pPr>
      <w:rPr>
        <w:rFonts w:ascii="Calibri" w:eastAsiaTheme="minorEastAsia" w:hAnsi="Calibri" w:cs="Calibr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6" w15:restartNumberingAfterBreak="0">
    <w:nsid w:val="6F8A489A"/>
    <w:multiLevelType w:val="hybridMultilevel"/>
    <w:tmpl w:val="118A5DC4"/>
    <w:lvl w:ilvl="0" w:tplc="E47CEC7C">
      <w:start w:val="2"/>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7C982E43"/>
    <w:multiLevelType w:val="multilevel"/>
    <w:tmpl w:val="DE2002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7FCF0E95"/>
    <w:multiLevelType w:val="hybridMultilevel"/>
    <w:tmpl w:val="6380870C"/>
    <w:lvl w:ilvl="0" w:tplc="76D06D66">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7"/>
  </w:num>
  <w:num w:numId="2">
    <w:abstractNumId w:val="8"/>
  </w:num>
  <w:num w:numId="3">
    <w:abstractNumId w:val="4"/>
  </w:num>
  <w:num w:numId="4">
    <w:abstractNumId w:val="0"/>
  </w:num>
  <w:num w:numId="5">
    <w:abstractNumId w:val="2"/>
  </w:num>
  <w:num w:numId="6">
    <w:abstractNumId w:val="1"/>
  </w:num>
  <w:num w:numId="7">
    <w:abstractNumId w:val="6"/>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I0MzU3MTA2NzU1NDRX0lEKTi0uzszPAykwrQUAH5tqkCwAAAA="/>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w2wafpy2vspqe5r2bxt9wmw59e0ez5rsez&quot;&gt;My EndNote Library&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2&lt;/item&gt;&lt;/record-ids&gt;&lt;/item&gt;&lt;/Libraries&gt;"/>
  </w:docVars>
  <w:rsids>
    <w:rsidRoot w:val="00FC4FE7"/>
    <w:rsid w:val="00017348"/>
    <w:rsid w:val="00022E3C"/>
    <w:rsid w:val="00030992"/>
    <w:rsid w:val="00072399"/>
    <w:rsid w:val="000937BA"/>
    <w:rsid w:val="000B2D98"/>
    <w:rsid w:val="000C4CA7"/>
    <w:rsid w:val="000C6842"/>
    <w:rsid w:val="000F5A78"/>
    <w:rsid w:val="00116546"/>
    <w:rsid w:val="00116740"/>
    <w:rsid w:val="001363A9"/>
    <w:rsid w:val="00141AD4"/>
    <w:rsid w:val="0015472D"/>
    <w:rsid w:val="00162FE8"/>
    <w:rsid w:val="00171F55"/>
    <w:rsid w:val="001852F8"/>
    <w:rsid w:val="00193C58"/>
    <w:rsid w:val="001D74B4"/>
    <w:rsid w:val="002047BC"/>
    <w:rsid w:val="00220F99"/>
    <w:rsid w:val="00264032"/>
    <w:rsid w:val="00270EDC"/>
    <w:rsid w:val="00284D49"/>
    <w:rsid w:val="002E13FB"/>
    <w:rsid w:val="002E30B2"/>
    <w:rsid w:val="002E41C7"/>
    <w:rsid w:val="002E79AE"/>
    <w:rsid w:val="00310CD6"/>
    <w:rsid w:val="003128A3"/>
    <w:rsid w:val="003154AB"/>
    <w:rsid w:val="00316E93"/>
    <w:rsid w:val="00322DD9"/>
    <w:rsid w:val="00361D62"/>
    <w:rsid w:val="00380CAF"/>
    <w:rsid w:val="00384387"/>
    <w:rsid w:val="003B50ED"/>
    <w:rsid w:val="003C0E24"/>
    <w:rsid w:val="004244EB"/>
    <w:rsid w:val="004548A0"/>
    <w:rsid w:val="004570D2"/>
    <w:rsid w:val="00487EDB"/>
    <w:rsid w:val="004976DF"/>
    <w:rsid w:val="004D7A37"/>
    <w:rsid w:val="005032CC"/>
    <w:rsid w:val="00534817"/>
    <w:rsid w:val="00541D77"/>
    <w:rsid w:val="005446D9"/>
    <w:rsid w:val="00580121"/>
    <w:rsid w:val="005814E6"/>
    <w:rsid w:val="005A038A"/>
    <w:rsid w:val="005D241A"/>
    <w:rsid w:val="005E78AE"/>
    <w:rsid w:val="005F0567"/>
    <w:rsid w:val="00612147"/>
    <w:rsid w:val="00653C1F"/>
    <w:rsid w:val="00681554"/>
    <w:rsid w:val="006B1191"/>
    <w:rsid w:val="006C464F"/>
    <w:rsid w:val="006D1DB4"/>
    <w:rsid w:val="00701483"/>
    <w:rsid w:val="0073518D"/>
    <w:rsid w:val="007655B1"/>
    <w:rsid w:val="007E5D38"/>
    <w:rsid w:val="007E69C2"/>
    <w:rsid w:val="0083293F"/>
    <w:rsid w:val="00866D09"/>
    <w:rsid w:val="008C444F"/>
    <w:rsid w:val="008C47BB"/>
    <w:rsid w:val="008F155E"/>
    <w:rsid w:val="008F7B20"/>
    <w:rsid w:val="009036E1"/>
    <w:rsid w:val="00936920"/>
    <w:rsid w:val="00963D46"/>
    <w:rsid w:val="00964DB4"/>
    <w:rsid w:val="00994DC4"/>
    <w:rsid w:val="009A11DE"/>
    <w:rsid w:val="00A00D66"/>
    <w:rsid w:val="00A12042"/>
    <w:rsid w:val="00A14E05"/>
    <w:rsid w:val="00A2173F"/>
    <w:rsid w:val="00A65C48"/>
    <w:rsid w:val="00A86F3E"/>
    <w:rsid w:val="00A93BB8"/>
    <w:rsid w:val="00AB29D9"/>
    <w:rsid w:val="00AD0C69"/>
    <w:rsid w:val="00B00490"/>
    <w:rsid w:val="00B027B5"/>
    <w:rsid w:val="00B06B2C"/>
    <w:rsid w:val="00B078F5"/>
    <w:rsid w:val="00B2333D"/>
    <w:rsid w:val="00B8706C"/>
    <w:rsid w:val="00BA4676"/>
    <w:rsid w:val="00BD2A9C"/>
    <w:rsid w:val="00BD391A"/>
    <w:rsid w:val="00BD7D4A"/>
    <w:rsid w:val="00BE7F20"/>
    <w:rsid w:val="00BF6099"/>
    <w:rsid w:val="00C22180"/>
    <w:rsid w:val="00C26F31"/>
    <w:rsid w:val="00C4780E"/>
    <w:rsid w:val="00C7406E"/>
    <w:rsid w:val="00C86072"/>
    <w:rsid w:val="00CB6748"/>
    <w:rsid w:val="00CC42E4"/>
    <w:rsid w:val="00CC5F27"/>
    <w:rsid w:val="00CC6EE7"/>
    <w:rsid w:val="00CD25BC"/>
    <w:rsid w:val="00CE3F80"/>
    <w:rsid w:val="00D11AE4"/>
    <w:rsid w:val="00D33062"/>
    <w:rsid w:val="00D5456D"/>
    <w:rsid w:val="00DA0679"/>
    <w:rsid w:val="00DA0911"/>
    <w:rsid w:val="00DA2E15"/>
    <w:rsid w:val="00DB41B8"/>
    <w:rsid w:val="00DD73DF"/>
    <w:rsid w:val="00DE1686"/>
    <w:rsid w:val="00DF3858"/>
    <w:rsid w:val="00E40454"/>
    <w:rsid w:val="00E52859"/>
    <w:rsid w:val="00EA6127"/>
    <w:rsid w:val="00ED5A87"/>
    <w:rsid w:val="00ED61B4"/>
    <w:rsid w:val="00EF008C"/>
    <w:rsid w:val="00F0794E"/>
    <w:rsid w:val="00F15463"/>
    <w:rsid w:val="00F15DFE"/>
    <w:rsid w:val="00F2494D"/>
    <w:rsid w:val="00F63C0C"/>
    <w:rsid w:val="00F7580F"/>
    <w:rsid w:val="00F865B3"/>
    <w:rsid w:val="00F87B55"/>
    <w:rsid w:val="00F90BC4"/>
    <w:rsid w:val="00F96367"/>
    <w:rsid w:val="00FC4FE7"/>
    <w:rsid w:val="00FE139E"/>
    <w:rsid w:val="00FE1805"/>
    <w:rsid w:val="00FF031C"/>
    <w:rsid w:val="00FF713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D796CE"/>
  <w15:chartTrackingRefBased/>
  <w15:docId w15:val="{DE4968B0-FA30-4A53-97DF-EB4B85B0E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5463"/>
    <w:pPr>
      <w:ind w:left="720"/>
      <w:contextualSpacing/>
    </w:pPr>
    <w:rPr>
      <w:rFonts w:eastAsiaTheme="minorHAnsi"/>
      <w:lang w:val="en-MY" w:eastAsia="en-US"/>
    </w:rPr>
  </w:style>
  <w:style w:type="paragraph" w:styleId="Caption">
    <w:name w:val="caption"/>
    <w:basedOn w:val="Normal"/>
    <w:next w:val="Normal"/>
    <w:uiPriority w:val="35"/>
    <w:unhideWhenUsed/>
    <w:qFormat/>
    <w:rsid w:val="001363A9"/>
    <w:pPr>
      <w:spacing w:after="200" w:line="240" w:lineRule="auto"/>
    </w:pPr>
    <w:rPr>
      <w:rFonts w:eastAsiaTheme="minorHAnsi"/>
      <w:i/>
      <w:iCs/>
      <w:color w:val="44546A" w:themeColor="text2"/>
      <w:sz w:val="18"/>
      <w:szCs w:val="18"/>
      <w:lang w:val="en-MY" w:eastAsia="en-US"/>
    </w:rPr>
  </w:style>
  <w:style w:type="character" w:styleId="Hyperlink">
    <w:name w:val="Hyperlink"/>
    <w:basedOn w:val="DefaultParagraphFont"/>
    <w:uiPriority w:val="99"/>
    <w:unhideWhenUsed/>
    <w:rsid w:val="00CD25BC"/>
    <w:rPr>
      <w:color w:val="0000FF"/>
      <w:u w:val="single"/>
    </w:rPr>
  </w:style>
  <w:style w:type="paragraph" w:customStyle="1" w:styleId="EndNoteBibliographyTitle">
    <w:name w:val="EndNote Bibliography Title"/>
    <w:basedOn w:val="Normal"/>
    <w:link w:val="EndNoteBibliographyTitleChar"/>
    <w:rsid w:val="003B50E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B50ED"/>
    <w:rPr>
      <w:rFonts w:ascii="Calibri" w:hAnsi="Calibri" w:cs="Calibri"/>
      <w:noProof/>
    </w:rPr>
  </w:style>
  <w:style w:type="paragraph" w:customStyle="1" w:styleId="EndNoteBibliography">
    <w:name w:val="EndNote Bibliography"/>
    <w:basedOn w:val="Normal"/>
    <w:link w:val="EndNoteBibliographyChar"/>
    <w:rsid w:val="003B50E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3B50ED"/>
    <w:rPr>
      <w:rFonts w:ascii="Calibri" w:hAnsi="Calibri" w:cs="Calibri"/>
      <w:noProof/>
    </w:rPr>
  </w:style>
  <w:style w:type="character" w:styleId="FollowedHyperlink">
    <w:name w:val="FollowedHyperlink"/>
    <w:basedOn w:val="DefaultParagraphFont"/>
    <w:uiPriority w:val="99"/>
    <w:semiHidden/>
    <w:unhideWhenUsed/>
    <w:rsid w:val="003B50ED"/>
    <w:rPr>
      <w:color w:val="954F72" w:themeColor="followedHyperlink"/>
      <w:u w:val="single"/>
    </w:rPr>
  </w:style>
  <w:style w:type="character" w:customStyle="1" w:styleId="UnresolvedMention1">
    <w:name w:val="Unresolved Mention1"/>
    <w:basedOn w:val="DefaultParagraphFont"/>
    <w:uiPriority w:val="99"/>
    <w:semiHidden/>
    <w:unhideWhenUsed/>
    <w:rsid w:val="009A11DE"/>
    <w:rPr>
      <w:color w:val="605E5C"/>
      <w:shd w:val="clear" w:color="auto" w:fill="E1DFDD"/>
    </w:rPr>
  </w:style>
  <w:style w:type="character" w:styleId="CommentReference">
    <w:name w:val="annotation reference"/>
    <w:basedOn w:val="DefaultParagraphFont"/>
    <w:uiPriority w:val="99"/>
    <w:semiHidden/>
    <w:unhideWhenUsed/>
    <w:rsid w:val="00C7406E"/>
    <w:rPr>
      <w:sz w:val="16"/>
      <w:szCs w:val="16"/>
    </w:rPr>
  </w:style>
  <w:style w:type="paragraph" w:styleId="CommentText">
    <w:name w:val="annotation text"/>
    <w:basedOn w:val="Normal"/>
    <w:link w:val="CommentTextChar"/>
    <w:uiPriority w:val="99"/>
    <w:semiHidden/>
    <w:unhideWhenUsed/>
    <w:rsid w:val="00C7406E"/>
    <w:pPr>
      <w:spacing w:line="240" w:lineRule="auto"/>
    </w:pPr>
    <w:rPr>
      <w:sz w:val="20"/>
      <w:szCs w:val="20"/>
    </w:rPr>
  </w:style>
  <w:style w:type="character" w:customStyle="1" w:styleId="CommentTextChar">
    <w:name w:val="Comment Text Char"/>
    <w:basedOn w:val="DefaultParagraphFont"/>
    <w:link w:val="CommentText"/>
    <w:uiPriority w:val="99"/>
    <w:semiHidden/>
    <w:rsid w:val="00C7406E"/>
    <w:rPr>
      <w:sz w:val="20"/>
      <w:szCs w:val="20"/>
    </w:rPr>
  </w:style>
  <w:style w:type="paragraph" w:styleId="CommentSubject">
    <w:name w:val="annotation subject"/>
    <w:basedOn w:val="CommentText"/>
    <w:next w:val="CommentText"/>
    <w:link w:val="CommentSubjectChar"/>
    <w:uiPriority w:val="99"/>
    <w:semiHidden/>
    <w:unhideWhenUsed/>
    <w:rsid w:val="00C7406E"/>
    <w:rPr>
      <w:b/>
      <w:bCs/>
    </w:rPr>
  </w:style>
  <w:style w:type="character" w:customStyle="1" w:styleId="CommentSubjectChar">
    <w:name w:val="Comment Subject Char"/>
    <w:basedOn w:val="CommentTextChar"/>
    <w:link w:val="CommentSubject"/>
    <w:uiPriority w:val="99"/>
    <w:semiHidden/>
    <w:rsid w:val="00C7406E"/>
    <w:rPr>
      <w:b/>
      <w:bCs/>
      <w:sz w:val="20"/>
      <w:szCs w:val="20"/>
    </w:rPr>
  </w:style>
  <w:style w:type="paragraph" w:styleId="BalloonText">
    <w:name w:val="Balloon Text"/>
    <w:basedOn w:val="Normal"/>
    <w:link w:val="BalloonTextChar"/>
    <w:uiPriority w:val="99"/>
    <w:semiHidden/>
    <w:unhideWhenUsed/>
    <w:rsid w:val="00C740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406E"/>
    <w:rPr>
      <w:rFonts w:ascii="Segoe UI" w:hAnsi="Segoe UI" w:cs="Segoe UI"/>
      <w:sz w:val="18"/>
      <w:szCs w:val="18"/>
    </w:rPr>
  </w:style>
  <w:style w:type="character" w:customStyle="1" w:styleId="UnresolvedMention2">
    <w:name w:val="Unresolved Mention2"/>
    <w:basedOn w:val="DefaultParagraphFont"/>
    <w:uiPriority w:val="99"/>
    <w:semiHidden/>
    <w:unhideWhenUsed/>
    <w:rsid w:val="001D74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707139">
      <w:bodyDiv w:val="1"/>
      <w:marLeft w:val="0"/>
      <w:marRight w:val="0"/>
      <w:marTop w:val="0"/>
      <w:marBottom w:val="0"/>
      <w:divBdr>
        <w:top w:val="none" w:sz="0" w:space="0" w:color="auto"/>
        <w:left w:val="none" w:sz="0" w:space="0" w:color="auto"/>
        <w:bottom w:val="none" w:sz="0" w:space="0" w:color="auto"/>
        <w:right w:val="none" w:sz="0" w:space="0" w:color="auto"/>
      </w:divBdr>
    </w:div>
    <w:div w:id="847796492">
      <w:bodyDiv w:val="1"/>
      <w:marLeft w:val="0"/>
      <w:marRight w:val="0"/>
      <w:marTop w:val="0"/>
      <w:marBottom w:val="0"/>
      <w:divBdr>
        <w:top w:val="none" w:sz="0" w:space="0" w:color="auto"/>
        <w:left w:val="none" w:sz="0" w:space="0" w:color="auto"/>
        <w:bottom w:val="none" w:sz="0" w:space="0" w:color="auto"/>
        <w:right w:val="none" w:sz="0" w:space="0" w:color="auto"/>
      </w:divBdr>
    </w:div>
    <w:div w:id="1281377249">
      <w:bodyDiv w:val="1"/>
      <w:marLeft w:val="0"/>
      <w:marRight w:val="0"/>
      <w:marTop w:val="0"/>
      <w:marBottom w:val="0"/>
      <w:divBdr>
        <w:top w:val="none" w:sz="0" w:space="0" w:color="auto"/>
        <w:left w:val="none" w:sz="0" w:space="0" w:color="auto"/>
        <w:bottom w:val="none" w:sz="0" w:space="0" w:color="auto"/>
        <w:right w:val="none" w:sz="0" w:space="0" w:color="auto"/>
      </w:divBdr>
    </w:div>
    <w:div w:id="1829246711">
      <w:bodyDiv w:val="1"/>
      <w:marLeft w:val="0"/>
      <w:marRight w:val="0"/>
      <w:marTop w:val="0"/>
      <w:marBottom w:val="0"/>
      <w:divBdr>
        <w:top w:val="none" w:sz="0" w:space="0" w:color="auto"/>
        <w:left w:val="none" w:sz="0" w:space="0" w:color="auto"/>
        <w:bottom w:val="none" w:sz="0" w:space="0" w:color="auto"/>
        <w:right w:val="none" w:sz="0" w:space="0" w:color="auto"/>
      </w:divBdr>
    </w:div>
    <w:div w:id="1953395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sme.org/topics-resources/content/remote-robot-cleans-trash-wate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solar-breeze.com/hows-it-work/"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searsauto.com/car-care-101/different-types-of-batteries-for-your-car" TargetMode="External"/><Relationship Id="rId5" Type="http://schemas.openxmlformats.org/officeDocument/2006/relationships/webSettings" Target="webSettings.xml"/><Relationship Id="rId10" Type="http://schemas.openxmlformats.org/officeDocument/2006/relationships/hyperlink" Target="https://www.iadys.com/en/jellyfishbot-2/" TargetMode="External"/><Relationship Id="rId4" Type="http://schemas.openxmlformats.org/officeDocument/2006/relationships/settings" Target="settings.xml"/><Relationship Id="rId9" Type="http://schemas.openxmlformats.org/officeDocument/2006/relationships/hyperlink" Target="http://www.blue-growth.org/Blue_Growth_Media_A_To_Z/Shark_Waste_RanMarine_Harbour_Cleaning_Autonomous_Drone_Docking.ht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32DB65-0D24-4807-839B-C9D661E0C0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9</Pages>
  <Words>3896</Words>
  <Characters>22211</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abdullah</dc:creator>
  <cp:keywords/>
  <dc:description/>
  <cp:lastModifiedBy>ahmed abdullah</cp:lastModifiedBy>
  <cp:revision>2</cp:revision>
  <dcterms:created xsi:type="dcterms:W3CDTF">2019-09-18T08:26:00Z</dcterms:created>
  <dcterms:modified xsi:type="dcterms:W3CDTF">2019-09-18T08:26:00Z</dcterms:modified>
</cp:coreProperties>
</file>